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0E771" w14:textId="77777777" w:rsidR="00675A37" w:rsidRDefault="00675A37" w:rsidP="006005C1">
      <w:pPr>
        <w:spacing w:line="480" w:lineRule="auto"/>
        <w:ind w:firstLine="0"/>
        <w:jc w:val="center"/>
      </w:pPr>
    </w:p>
    <w:p w14:paraId="67ABBBC1" w14:textId="77777777" w:rsidR="006005C1" w:rsidRDefault="006005C1" w:rsidP="006005C1">
      <w:pPr>
        <w:spacing w:line="480" w:lineRule="auto"/>
        <w:ind w:firstLine="0"/>
        <w:jc w:val="center"/>
      </w:pPr>
    </w:p>
    <w:p w14:paraId="424ED5EC" w14:textId="77777777" w:rsidR="006005C1" w:rsidRDefault="006005C1" w:rsidP="006005C1">
      <w:pPr>
        <w:spacing w:line="480" w:lineRule="auto"/>
        <w:ind w:firstLine="0"/>
        <w:jc w:val="center"/>
      </w:pPr>
    </w:p>
    <w:p w14:paraId="65718D68" w14:textId="77777777" w:rsidR="006005C1" w:rsidRDefault="006005C1" w:rsidP="006005C1">
      <w:pPr>
        <w:spacing w:line="480" w:lineRule="auto"/>
        <w:ind w:firstLine="0"/>
        <w:jc w:val="center"/>
      </w:pPr>
    </w:p>
    <w:p w14:paraId="504AC458" w14:textId="77777777" w:rsidR="006005C1" w:rsidRDefault="006005C1" w:rsidP="006005C1">
      <w:pPr>
        <w:spacing w:line="480" w:lineRule="auto"/>
        <w:ind w:firstLine="0"/>
        <w:jc w:val="center"/>
      </w:pPr>
    </w:p>
    <w:p w14:paraId="292E5A70" w14:textId="77777777" w:rsidR="005A5B3D" w:rsidRDefault="006005C1" w:rsidP="006005C1">
      <w:pPr>
        <w:spacing w:line="480" w:lineRule="auto"/>
        <w:ind w:firstLine="0"/>
        <w:jc w:val="center"/>
      </w:pPr>
      <w:r>
        <w:t>Understanding the Experience of Language Brokering for Latino Parents</w:t>
      </w:r>
      <w:r w:rsidR="00312620">
        <w:t>:</w:t>
      </w:r>
      <w:r>
        <w:t xml:space="preserve"> </w:t>
      </w:r>
    </w:p>
    <w:p w14:paraId="4A566042" w14:textId="501DFAE1" w:rsidR="006005C1" w:rsidRDefault="00312620" w:rsidP="006005C1">
      <w:pPr>
        <w:spacing w:line="480" w:lineRule="auto"/>
        <w:ind w:firstLine="0"/>
        <w:jc w:val="center"/>
      </w:pPr>
      <w:r>
        <w:t>A Phenomenological Study</w:t>
      </w:r>
    </w:p>
    <w:p w14:paraId="6EB7A9BA" w14:textId="77777777" w:rsidR="006005C1" w:rsidRDefault="006005C1" w:rsidP="006005C1">
      <w:pPr>
        <w:spacing w:line="480" w:lineRule="auto"/>
        <w:ind w:firstLine="0"/>
        <w:jc w:val="center"/>
      </w:pPr>
      <w:r>
        <w:t>Emily March</w:t>
      </w:r>
    </w:p>
    <w:p w14:paraId="16F7380A" w14:textId="77777777" w:rsidR="006005C1" w:rsidRDefault="006005C1" w:rsidP="006005C1">
      <w:pPr>
        <w:spacing w:line="480" w:lineRule="auto"/>
        <w:ind w:firstLine="0"/>
        <w:jc w:val="center"/>
      </w:pPr>
      <w:r>
        <w:t>Abilene Christian University</w:t>
      </w:r>
    </w:p>
    <w:p w14:paraId="252D87AA" w14:textId="281E2994" w:rsidR="00CF79BA" w:rsidRDefault="00CF79BA">
      <w:r>
        <w:br w:type="page"/>
      </w:r>
    </w:p>
    <w:p w14:paraId="2F27AA8F" w14:textId="77777777" w:rsidR="00255217" w:rsidRDefault="00305EA5" w:rsidP="00305EA5">
      <w:pPr>
        <w:spacing w:line="480" w:lineRule="auto"/>
        <w:ind w:firstLine="0"/>
        <w:jc w:val="center"/>
      </w:pPr>
      <w:r>
        <w:lastRenderedPageBreak/>
        <w:t xml:space="preserve">Understanding the Experience of Language Brokering for Latino Parents: </w:t>
      </w:r>
    </w:p>
    <w:p w14:paraId="464AF825" w14:textId="5D4B5C7A" w:rsidR="00305EA5" w:rsidRDefault="00305EA5" w:rsidP="00305EA5">
      <w:pPr>
        <w:spacing w:line="480" w:lineRule="auto"/>
        <w:ind w:firstLine="0"/>
        <w:jc w:val="center"/>
        <w:rPr>
          <w:b/>
        </w:rPr>
      </w:pPr>
      <w:bookmarkStart w:id="0" w:name="_GoBack"/>
      <w:bookmarkEnd w:id="0"/>
      <w:r>
        <w:t>A Phenomenological Study</w:t>
      </w:r>
      <w:r>
        <w:rPr>
          <w:b/>
        </w:rPr>
        <w:t xml:space="preserve"> </w:t>
      </w:r>
    </w:p>
    <w:p w14:paraId="282DE351" w14:textId="02B0737B" w:rsidR="006005C1" w:rsidRDefault="009435C8" w:rsidP="00305EA5">
      <w:pPr>
        <w:spacing w:line="480" w:lineRule="auto"/>
        <w:ind w:firstLine="0"/>
        <w:jc w:val="center"/>
        <w:rPr>
          <w:b/>
        </w:rPr>
      </w:pPr>
      <w:r>
        <w:rPr>
          <w:b/>
        </w:rPr>
        <w:t>Introduction</w:t>
      </w:r>
    </w:p>
    <w:p w14:paraId="594F3FD3" w14:textId="2E1A650B" w:rsidR="00F860B4" w:rsidRDefault="00B87038" w:rsidP="00F860B4">
      <w:pPr>
        <w:spacing w:line="480" w:lineRule="auto"/>
        <w:ind w:firstLine="0"/>
        <w:rPr>
          <w:b/>
        </w:rPr>
      </w:pPr>
      <w:r>
        <w:rPr>
          <w:b/>
        </w:rPr>
        <w:t>Statement of the</w:t>
      </w:r>
      <w:r w:rsidR="00F860B4">
        <w:rPr>
          <w:b/>
        </w:rPr>
        <w:t xml:space="preserve"> Problem</w:t>
      </w:r>
    </w:p>
    <w:p w14:paraId="7BABE26F" w14:textId="46BF6D10" w:rsidR="00D95146" w:rsidRDefault="00F860B4" w:rsidP="00F860B4">
      <w:pPr>
        <w:spacing w:line="480" w:lineRule="auto"/>
        <w:ind w:firstLine="0"/>
      </w:pPr>
      <w:r>
        <w:rPr>
          <w:b/>
        </w:rPr>
        <w:tab/>
      </w:r>
      <w:r>
        <w:t xml:space="preserve">One of the fastest growing populations in the United States is that of Latino immigrants </w:t>
      </w:r>
      <w:r>
        <w:fldChar w:fldCharType="begin" w:fldLock="1"/>
      </w:r>
      <w:r w:rsidR="00EF081D">
        <w:instrText>ADDIN CSL_CITATION {"citationItems":[{"id":"ITEM-1","itemData":{"DOI":"10.1111/famp.12105","ISBN":"1545-5300 (Electronic)\\r0014-7370 (Linking)","ISSN":"15455300","PMID":"25287585","abstract":"This study examined whether five specific parenting practices (i.e., monitoring, discipline, skill encouragement, problem solving, and positive involvement) were associated with reduced child externalizing behaviors among a sample of Latino immigrant families. It utilized baseline data from 83 Latino couples with children participating in a larger randomized controlled trial of a culturally adapted parenting intervention. Results reveal that monitoring, discipline, skill encouragement, and problem solving each made independent contributions to the prediction of child externalizing behavior, although not all in the expected direction. Further analyses examining mothers and fathers separately suggest that mother-reported monitoring and father-reported discipline practices uniquely contributed to these findings. These results may have important implications for prevention and clinical intervention efforts with Latino immigrant families, including the cultural adaptation and implementation of parenting interventions with this underserved population.","author":[{"dropping-particle":"","family":"Holtrop","given":"Kendal","non-dropping-particle":"","parse-names":false,"suffix":""},{"dropping-particle":"","family":"McNeil Smith","given":"Sharde","non-dropping-particle":"","parse-names":false,"suffix":""},{"dropping-particle":"","family":"Scott","given":"Jenna C.","non-dropping-particle":"","parse-names":false,"suffix":""}],"container-title":"Family Process","id":"ITEM-1","issue":"2","issued":{"date-parts":[["2015"]]},"page":"359-375","title":"Associations between positive parenting practices and child externalizing behavior in underserved Latino immigrant families","type":"article-journal","volume":"54"},"uris":["http://www.mendeley.com/documents/?uuid=f47f0602-7a44-492d-9584-22af946d07f7"]}],"mendeley":{"formattedCitation":"(Holtrop, McNeil Smith, &amp; Scott, 2015)","plainTextFormattedCitation":"(Holtrop, McNeil Smith, &amp; Scott, 2015)","previouslyFormattedCitation":"(Holtrop, McNeil Smith, &amp; Scott, 2015)"},"properties":{"noteIndex":0},"schema":"https://github.com/citation-style-language/schema/raw/master/csl-citation.json"}</w:instrText>
      </w:r>
      <w:r>
        <w:fldChar w:fldCharType="separate"/>
      </w:r>
      <w:r w:rsidRPr="00A57501">
        <w:rPr>
          <w:noProof/>
        </w:rPr>
        <w:t>(Holtrop, McNeil Smith, &amp; Scott, 2015)</w:t>
      </w:r>
      <w:r>
        <w:fldChar w:fldCharType="end"/>
      </w:r>
      <w:r>
        <w:t xml:space="preserve">.  A large percentage of this population are living in a socioeconomic disadvantage with close to one third of families from Mexico living in low-income households </w:t>
      </w:r>
      <w:r>
        <w:fldChar w:fldCharType="begin" w:fldLock="1"/>
      </w:r>
      <w:r w:rsidR="00EF081D">
        <w:instrText>ADDIN CSL_CITATION {"citationItems":[{"id":"ITEM-1","itemData":{"DOI":"10.1007/s10566-016-9365-y","ISBN":"1573-3319(Electronic);1053-1890(Print)","ISSN":"10531890","abstract":"Background: Mexican origin families with young children living in the United States are disproportionately likely to live in disadvantaged neighborhoods that may threaten engagement in positive parenting processes. However, the influences of contextual risks on family processes among Mexican origin families remain unclear. Objective: The goal of the present study is to assume a cultural strengths perspective to consider the extent to which acculturation and the Mexican American cultural value of familism buffers associations between objective (i.e., census data) and subjective (i.e., mother-reported) neighborhood disadvantage and mother-reported supportive parenting and coparenting cooperation. Methods: The present study draws self-report data from mothers along with census data for family home addresses from a community sample (N = 71) of Mexican origin families with toddlers. Results: The findings indicate that the processes linking subjective and objective neighborhood disadvantage to family processes differ. Specifically, mothers' reports of neighborhood disadvantage are linked to reduced supportive parenting for mothers with low levels of acculturation. Objective measures of neighborhood disadvantage are linked to reduced supportive parenting and less coparenting cooperation for mothers who report lower levels of familism beliefs. Conclusions: The findings highlight complex links between neighborhood contexts and family processes. Further, the findings support the role of familism beliefs as a promoter of resilient parenting in the context of objective neighborhood disadvantage. [ABSTRACT FROM AUTHOR]","author":[{"dropping-particle":"","family":"Barnett","given":"Melissa A.","non-dropping-particle":"","parse-names":false,"suffix":""},{"dropping-particle":"","family":"Mortensen","given":"Jennifer A.","non-dropping-particle":"","parse-names":false,"suffix":""},{"dropping-particle":"","family":"Gonzalez","given":"Henry","non-dropping-particle":"","parse-names":false,"suffix":""},{"dropping-particle":"","family":"Gonzalez","given":"Jose Michael","non-dropping-particle":"","parse-names":false,"suffix":""}],"container-title":"Child and Youth Care Forum","id":"ITEM-1","issue":"6","issued":{"date-parts":[["2016"]]},"page":"927-945","title":"Cultural factors moderating links between neighborhood disadvantage and parenting and coparenting among Mexican origin families","type":"article-journal","volume":"45"},"uris":["http://www.mendeley.com/documents/?uuid=bc1b81b9-dc30-43ff-bfc1-de25fe8447bc"]}],"mendeley":{"formattedCitation":"(Barnett, Mortensen, Gonzalez, &amp; Gonzalez, 2016)","plainTextFormattedCitation":"(Barnett, Mortensen, Gonzalez, &amp; Gonzalez, 2016)","previouslyFormattedCitation":"(Barnett, Mortensen, Gonzalez, &amp; Gonzalez, 2016)"},"properties":{"noteIndex":0},"schema":"https://github.com/citation-style-language/schema/raw/master/csl-citation.json"}</w:instrText>
      </w:r>
      <w:r>
        <w:fldChar w:fldCharType="separate"/>
      </w:r>
      <w:r w:rsidRPr="008E4261">
        <w:rPr>
          <w:noProof/>
        </w:rPr>
        <w:t>(Barnett, Mortensen, Gonzalez, &amp; Gonzalez, 2016)</w:t>
      </w:r>
      <w:r>
        <w:fldChar w:fldCharType="end"/>
      </w:r>
      <w:r>
        <w:t xml:space="preserve">.  </w:t>
      </w:r>
      <w:r w:rsidR="00D562D7">
        <w:t>Many groups from t</w:t>
      </w:r>
      <w:r w:rsidR="00D562D7">
        <w:t xml:space="preserve">he dominant culture </w:t>
      </w:r>
      <w:r w:rsidR="00D562D7">
        <w:t xml:space="preserve">of the United States </w:t>
      </w:r>
      <w:r>
        <w:t>ha</w:t>
      </w:r>
      <w:r w:rsidR="00E81EB2">
        <w:t>ve</w:t>
      </w:r>
      <w:r>
        <w:t xml:space="preserve"> not warmly accepted</w:t>
      </w:r>
      <w:r w:rsidR="00D562D7">
        <w:t xml:space="preserve"> this population</w:t>
      </w:r>
      <w:r>
        <w:t xml:space="preserve"> for reasons of actual or assumed undocumented status as well as the overwhelming amount of Spanish only speakers represented </w:t>
      </w:r>
      <w:r>
        <w:fldChar w:fldCharType="begin" w:fldLock="1"/>
      </w:r>
      <w:r w:rsidR="00E21223">
        <w:instrText>ADDIN CSL_CITATION {"citationItems":[{"id":"ITEM-1","itemData":{"DOI":"10.1111/cdev.12341","ISBN":"0009-3920","ISSN":"14678624","PMID":"25644262","abstract":"The present study was designed to examine acculturative changes, and their effects on mental health and family functioning, in recent-immigrant Hispanic adolescents. A sample of 302 Hispanic adolescents was assessed five times over a 2½-year period. Participants completed measures of Hispanic and U.S. practices, collectivist and individualist values, and ethnic and U.S. identity at each time point. Baseline and Time 5 levels of mental health and family functioning were also assessed. Latent class growth analyses produced two-class solutions for practices, values, and identifications. Adolescents who increased over time in practices and values reported the most adaptive mental health and family functioning. Adolescents who did not change in any acculturation domain reported the least favorable mental health and family functioning.","author":[{"dropping-particle":"","family":"Schwartz","given":"S. J.","non-dropping-particle":"","parse-names":false,"suffix":""},{"dropping-particle":"","family":"Unger","given":"Jennifer B.","non-dropping-particle":"","parse-names":false,"suffix":""},{"dropping-particle":"","family":"Zamboanga","given":"Byron L.","non-dropping-particle":"","parse-names":false,"suffix":""},{"dropping-particle":"","family":"Córdova","given":"David","non-dropping-particle":"","parse-names":false,"suffix":""},{"dropping-particle":"","family":"Mason","given":"Craig A.","non-dropping-particle":"","parse-names":false,"suffix":""},{"dropping-particle":"","family":"Huang","given":"Shi","non-dropping-particle":"","parse-names":false,"suffix":""},{"dropping-particle":"","family":"Baezconde-Garbanati","given":"Lourdes","non-dropping-particle":"","parse-names":false,"suffix":""},{"dropping-particle":"","family":"Lorenzo-Blanco","given":"Elma I.","non-dropping-particle":"","parse-names":false,"suffix":""},{"dropping-particle":"","family":"Rosiers","given":"Sabrina E.","non-dropping-particle":"Des","parse-names":false,"suffix":""},{"dropping-particle":"","family":"Soto","given":"Daniel W.","non-dropping-particle":"","parse-names":false,"suffix":""},{"dropping-particle":"","family":"Villamar","given":"Juan A.","non-dropping-particle":"","parse-names":false,"suffix":""},{"dropping-particle":"","family":"Pattarroyo","given":"Monica","non-dropping-particle":"","parse-names":false,"suffix":""},{"dropping-particle":"","family":"Lizzi","given":"Karina M.","non-dropping-particle":"","parse-names":false,"suffix":""},{"dropping-particle":"","family":"Szapocznik","given":"José","non-dropping-particle":"","parse-names":false,"suffix":""}],"container-title":"Child Development","id":"ITEM-1","issue":"3","issued":{"date-parts":[["2015"]]},"page":"726-748","title":"Developmental trajectories of acculturation: Links with family functioning and mental health in recent-immigrant Hispanic adolescents","type":"article-journal","volume":"86"},"uris":["http://www.mendeley.com/documents/?uuid=4163668b-10db-4c15-9e46-b1162c1d9048"]}],"mendeley":{"formattedCitation":"(Schwartz et al., 2015)","plainTextFormattedCitation":"(Schwartz et al., 2015)","previouslyFormattedCitation":"(Schwartz et al., 2015)"},"properties":{"noteIndex":0},"schema":"https://github.com/citation-style-language/schema/raw/master/csl-citation.json"}</w:instrText>
      </w:r>
      <w:r>
        <w:fldChar w:fldCharType="separate"/>
      </w:r>
      <w:r w:rsidR="00EF081D" w:rsidRPr="00EF081D">
        <w:rPr>
          <w:noProof/>
        </w:rPr>
        <w:t>(Schwartz et al., 2015)</w:t>
      </w:r>
      <w:r>
        <w:fldChar w:fldCharType="end"/>
      </w:r>
      <w:r>
        <w:t xml:space="preserve">.  One phenomenon that occurs upon immigrating to a new culture is that an acculturation gap develops between the older and younger generations within the family system </w:t>
      </w:r>
      <w:r>
        <w:fldChar w:fldCharType="begin" w:fldLock="1"/>
      </w:r>
      <w:r w:rsidR="00E21223">
        <w:instrText>ADDIN CSL_CITATION {"citationItems":[{"id":"ITEM-1","itemData":{"DOI":"10.1007/s10566-016-9367-9","ISBN":"1573-3319(Electronic),1053-1890(Print)","ISSN":"10531890","abstract":"Abstract&amp;nbsp;&amp;nbsp;Thermal oxidation of GaN was conducted at 700–900C with O2, N2, and Ar as carrier gases for 525–630 Torr of H2O vapor. Upon oxidation of both GaN powders and n-GaN epilayers, the monoclinic β-Ga2O3 phase was identified using glancing angle x-ray diffraction. The chemical composition of the oxide was verified using x-ray photoelectron spectroscopy. In experiments conducted using GaN powder, the oxide grew most rapidly when O2 was the carrier gas for H2O. The same result was obtained on n-type GaN epilayers. Furthermore, the thickness of the oxide grown in H2O with O2 as the carrier gas was found to be proportional to the oxidation time at all temperatures studied, and an activation energy of 21010 kJ/mol was obtained. Scanning electron microscopy revealed a smoother surface after wet oxidation than was reported previously for dry oxidation. However, cross-sectional transmission electron microscopy revealed that the wet oxide/GaN interface was irregular and non-ideal for devicefabrication, even more so than the dry oxide/GaN interface. This observation was consistent with poor electrical properties.","author":[{"dropping-particle":"","family":"Frazer","given":"Andrew L.","non-dropping-particle":"","parse-names":false,"suffix":""},{"dropping-particle":"","family":"Rubens","given":"Sonia","non-dropping-particle":"","parse-names":false,"suffix":""},{"dropping-particle":"","family":"Johnson-Motoyama","given":"Michelle","non-dropping-particle":"","parse-names":false,"suffix":""},{"dropping-particle":"","family":"DiPierro","given":"Moneika","non-dropping-particle":"","parse-names":false,"suffix":""},{"dropping-particle":"","family":"Fite","given":"Paula J.","non-dropping-particle":"","parse-names":false,"suffix":""}],"container-title":"Child and Youth Care Forum","id":"ITEM-1","issue":"1","issued":{"date-parts":[["2017"]]},"page":"19-33","title":"Acculturation dissonance, acculturation strategy, depressive symptoms, and delinquency in Latina/o adolescents","type":"article-journal","volume":"46"},"uris":["http://www.mendeley.com/documents/?uuid=35cdda65-3353-4f6a-808e-716641f9afc1"]},{"id":"ITEM-2","itemData":{"DOI":"10.1111/j.1545-5300.2012.01414.x","ISBN":"0014-7370","ISSN":"00147370","PMID":"23230979","abstract":"In the adolescent research literature, acculturation processes have been linked to the development of serious behavior problems in Hispanic adolescents, but not enough is known about how that process takes place. This article reports an investigation that sought to shed light on empirically plausible mechanisms by which family processes (i.e., familism and parenting practices) may operate as mediators of acculturation-related factors on adolescent problem behaviors among 167 Hispanic sixth- or seventh-grade early adolescents. SEM analyses identified an empirically plausible mediated pathway through which parenting practices may operate as a mediator of the effects of acculturation-related variables on adolescent problem behaviors. Second, although the role of familism as a mediator was not supported, the results did provide support for familism having indirect effects on behavior problems also through parenting practices. The findings are discussed in the context of existing research and clinical developments in the treatment of Hispanic adolescents and families.","author":[{"dropping-particle":"","family":"Santisteban","given":"Daniel A.","non-dropping-particle":"","parse-names":false,"suffix":""},{"dropping-particle":"","family":"Coatsworth","given":"J. Douglas","non-dropping-particle":"","parse-names":false,"suffix":""},{"dropping-particle":"","family":"Briones","given":"Ervin","non-dropping-particle":"","parse-names":false,"suffix":""},{"dropping-particle":"","family":"Kurtines","given":"William","non-dropping-particle":"","parse-names":false,"suffix":""},{"dropping-particle":"","family":"Szapocznik","given":"Jose","non-dropping-particle":"","parse-names":false,"suffix":""}],"container-title":"Family Process","id":"ITEM-2","issue":"4","issued":{"date-parts":[["2012"]]},"page":"470-482","title":"Beyond acculturation: An investigation of the relationship of familism and parenting to behavior problems in hispanic youth","type":"article-journal","volume":"51"},"uris":["http://www.mendeley.com/documents/?uuid=e367e89e-b668-4359-b771-fe10806c5da6"]},{"id":"ITEM-3","itemData":{"author":[{"dropping-particle":"","family":"Schwartz","given":"S. J.","non-dropping-particle":"","parse-names":false,"suffix":""},{"dropping-particle":"","family":"Zamboanga","given":"B. L.","non-dropping-particle":"","parse-names":false,"suffix":""},{"dropping-particle":"","family":"Lorenzo-Blanco","given":"E. I.","non-dropping-particle":"","parse-names":false,"suffix":""},{"dropping-particle":"","family":"Rosiers","given":"S. E.","non-dropping-particle":"Des","parse-names":false,"suffix":""},{"dropping-particle":"","family":"Lizzi","given":"K. M.","non-dropping-particle":"","parse-names":false,"suffix":""},{"dropping-particle":"","family":"Pattarroyo","given":"M.","non-dropping-particle":"","parse-names":false,"suffix":""},{"dropping-particle":"","family":"Unger","given":"J. B.","non-dropping-particle":"","parse-names":false,"suffix":""},{"dropping-particle":"","family":"Baezconde-Garbanati","given":"L.","non-dropping-particle":"","parse-names":false,"suffix":""},{"dropping-particle":"","family":"Cordova","given":"D.","non-dropping-particle":"","parse-names":false,"suffix":""},{"dropping-particle":"","family":"Huang","given":"S.","non-dropping-particle":"","parse-names":false,"suffix":""},{"dropping-particle":"","family":"Soto","given":"D. W.","non-dropping-particle":"","parse-names":false,"suffix":""},{"dropping-particle":"","family":"Villamar","given":"J. A.","non-dropping-particle":"","parse-names":false,"suffix":""},{"dropping-particle":"","family":"Szapocznik","given":"J.","non-dropping-particle":"","parse-names":false,"suffix":""}],"container-title":"Journal of Research on Adolescence","id":"ITEM-3","issue":"3","issued":{"date-parts":[["2016"]]},"page":"567-586","title":"Testing the parent-adolescent acculturation discrepancy hypothesis: A five-wave logitudinal study","type":"article-journal","volume":"26"},"uris":["http://www.mendeley.com/documents/?uuid=0503ff0e-060d-4e15-9dcd-8bf0d86b60d8"]},{"id":"ITEM-4","itemData":{"DOI":"10.1111/cdev.12341","ISBN":"0009-3920","ISSN":"14678624","PMID":"25644262","abstract":"The present study was designed to examine acculturative changes, and their effects on mental health and family functioning, in recent-immigrant Hispanic adolescents. A sample of 302 Hispanic adolescents was assessed five times over a 2½-year period. Participants completed measures of Hispanic and U.S. practices, collectivist and individualist values, and ethnic and U.S. identity at each time point. Baseline and Time 5 levels of mental health and family functioning were also assessed. Latent class growth analyses produced two-class solutions for practices, values, and identifications. Adolescents who increased over time in practices and values reported the most adaptive mental health and family functioning. Adolescents who did not change in any acculturation domain reported the least favorable mental health and family functioning.","author":[{"dropping-particle":"","family":"Schwartz","given":"S. J.","non-dropping-particle":"","parse-names":false,"suffix":""},{"dropping-particle":"","family":"Unger","given":"Jennifer B.","non-dropping-particle":"","parse-names":false,"suffix":""},{"dropping-particle":"","family":"Zamboanga","given":"Byron L.","non-dropping-particle":"","parse-names":false,"suffix":""},{"dropping-particle":"","family":"Córdova","given":"David","non-dropping-particle":"","parse-names":false,"suffix":""},{"dropping-particle":"","family":"Mason","given":"Craig A.","non-dropping-particle":"","parse-names":false,"suffix":""},{"dropping-particle":"","family":"Huang","given":"Shi","non-dropping-particle":"","parse-names":false,"suffix":""},{"dropping-particle":"","family":"Baezconde-Garbanati","given":"Lourdes","non-dropping-particle":"","parse-names":false,"suffix":""},{"dropping-particle":"","family":"Lorenzo-Blanco","given":"Elma I.","non-dropping-particle":"","parse-names":false,"suffix":""},{"dropping-particle":"","family":"Rosiers","given":"Sabrina E.","non-dropping-particle":"Des","parse-names":false,"suffix":""},{"dropping-particle":"","family":"Soto","given":"Daniel W.","non-dropping-particle":"","parse-names":false,"suffix":""},{"dropping-particle":"","family":"Villamar","given":"Juan A.","non-dropping-particle":"","parse-names":false,"suffix":""},{"dropping-particle":"","family":"Pattarroyo","given":"Monica","non-dropping-particle":"","parse-names":false,"suffix":""},{"dropping-particle":"","family":"Lizzi","given":"Karina M.","non-dropping-particle":"","parse-names":false,"suffix":""},{"dropping-particle":"","family":"Szapocznik","given":"José","non-dropping-particle":"","parse-names":false,"suffix":""}],"container-title":"Child Development","id":"ITEM-4","issue":"3","issued":{"date-parts":[["2015"]]},"page":"726-748","title":"Developmental trajectories of acculturation: Links with family functioning and mental health in recent-immigrant Hispanic adolescents","type":"article-journal","volume":"86"},"uris":["http://www.mendeley.com/documents/?uuid=4163668b-10db-4c15-9e46-b1162c1d9048"]}],"mendeley":{"formattedCitation":"(Frazer, Rubens, Johnson-Motoyama, DiPierro, &amp; Fite, 2017; Santisteban, Coatsworth, Briones, Kurtines, &amp; Szapocznik, 2012; Schwartz et al., 2015, 2016)","manualFormatting":"(Frazer, Rubens, Johnson-Motoyama, DiPierro, &amp; Fite, 2017; Santisteban, Coatsworth, Briones, Kurtines, &amp; Szapocznik, 2012; Schwartz et al., 2016; Schwartz et al., 2015","plainTextFormattedCitation":"(Frazer, Rubens, Johnson-Motoyama, DiPierro, &amp; Fite, 2017; Santisteban, Coatsworth, Briones, Kurtines, &amp; Szapocznik, 2012; Schwartz et al., 2015, 2016)","previouslyFormattedCitation":"(Frazer, Rubens, Johnson-Motoyama, DiPierro, &amp; Fite, 2017; Santisteban, Coatsworth, Briones, Kurtines, &amp; Szapocznik, 2012; Schwartz et al., 2015, 2016)"},"properties":{"noteIndex":0},"schema":"https://github.com/citation-style-language/schema/raw/master/csl-citation.json"}</w:instrText>
      </w:r>
      <w:r>
        <w:fldChar w:fldCharType="separate"/>
      </w:r>
      <w:r w:rsidRPr="00DD74C8">
        <w:rPr>
          <w:noProof/>
        </w:rPr>
        <w:t>(Frazer, Rubens, Johnson-Motoyama, DiPierro, &amp; Fite, 2017; Santisteban, Coatsworth, Briones, Kurtines, &amp; Szapocznik, 2012; Schwartz et al., 2016; Schwartz et al., 2015</w:t>
      </w:r>
      <w:r>
        <w:fldChar w:fldCharType="end"/>
      </w:r>
      <w:r>
        <w:t xml:space="preserve">; </w:t>
      </w:r>
      <w:r>
        <w:fldChar w:fldCharType="begin" w:fldLock="1"/>
      </w:r>
      <w:r w:rsidR="00EF081D">
        <w:instrText>ADDIN CSL_CITATION {"citationItems":[{"id":"ITEM-1","itemData":{"DOI":"10.1007/s10964-015-0408-8","ISSN":"15736601","PMID":"26759225","abstract":"The acculturation gap-distress model purports that immigrant children acculturate faster than do their parents, resulting in an acculturation gap that leads to family and youth maladjustment. However, empirical support for the acculturation gap-distress model has been inconclusive. In the current study, 428 Mexican--American adolescents (50.2 % female) and their primary caregivers independently completed questionnaires assessing their levels of American and Mexican cultural orientation, family functioning, and youth adjustment. Contrary to the acculturation gap-distress model, acculturation gaps were not associated with poorer family or youth functioning. Rather, adolescents with higher levels of Mexican cultural orientations showed positive outcomes, regardless of their parents' orientations to either American or Mexican cultures. Findings suggest that youths' heritage cultural maintenance may be most important for their adjustment.","author":[{"dropping-particle":"","family":"Telzer","given":"Eva H.","non-dropping-particle":"","parse-names":false,"suffix":""},{"dropping-particle":"","family":"Yuen","given":"Cynthia","non-dropping-particle":"","parse-names":false,"suffix":""},{"dropping-particle":"","family":"Gonzales","given":"Nancy","non-dropping-particle":"","parse-names":false,"suffix":""},{"dropping-particle":"","family":"Fuligni","given":"Andrew J.","non-dropping-particle":"","parse-names":false,"suffix":""}],"container-title":"Journal of Youth and Adolescence","id":"ITEM-1","issue":"7","issued":{"date-parts":[["2016"]]},"page":"1412-1425","title":"Filling gaps in the acculturation gap-distress model: Heritage cultural maintenance and adjustment in Mexican–American families","type":"article-journal","volume":"45"},"uris":["http://www.mendeley.com/documents/?uuid=8e35e431-0f34-42dc-92f2-8e2f90f5531a"]},{"id":"ITEM-2","itemData":{"DOI":"10.1080/15332640802313320","ISBN":"1533-2640 (Print)\\r1533-2640 (Linking)","ISSN":"15332640","PMID":"18985171","abstract":"Focus groups were conducted with adolescents and parents as part of a larger study to understand the connection between acculturation and Hispanic/Latino adolescent substance use. Parents (n = 18) were all mothers and had an average age of 42 years. Students (n = 16) were 62% female and had an average age of 14 years. Results are summarized in five categories: culture/ethnic identity, acculturation, parent-child conflict/relationships, gender, and adolescent substance use. Parents and adolescents held similar views in some areas (e.g., pride in ethnic identity and changes in language use), but diverged in others (e.g., indicators of acculturation, gender differences in parenting, and ideas of freedom and independence). Participants in the focus groups did not endorse the association between acculturation and substance use that has been detected in quantitative studies. Implications for substance use prevention and treatment programs are discussed.","author":[{"dropping-particle":"","family":"Wagner","given":"Karla D.","non-dropping-particle":"","parse-names":false,"suffix":""},{"dropping-particle":"","family":"Ritt-Olson","given":"Anamara","non-dropping-particle":"","parse-names":false,"suffix":""},{"dropping-particle":"","family":"Soto","given":"Daniel W.","non-dropping-particle":"","parse-names":false,"suffix":""},{"dropping-particle":"","family":"Rodriguez","given":"Yaneth L.","non-dropping-particle":"","parse-names":false,"suffix":""},{"dropping-particle":"","family":"Baezconde-Garbanati","given":"Lourdes","non-dropping-particle":"","parse-names":false,"suffix":""},{"dropping-particle":"","family":"Unger","given":"Jennifer B.","non-dropping-particle":"","parse-names":false,"suffix":""}],"container-title":"Journal of Ethnicity in Substance Abuse","id":"ITEM-2","issue":"3","issued":{"date-parts":[["2008"]]},"page":"304-327","title":"The role of acculturation, parenting, and family in hispanic/latino adolescent substance use: Findings from a qualitative analysis","type":"article-journal","volume":"7"},"uris":["http://www.mendeley.com/documents/?uuid=3f97dc6c-4fab-412a-a8b5-855a0ca2898c"]}],"mendeley":{"formattedCitation":"(Telzer, Yuen, Gonzales, &amp; Fuligni, 2016; Wagner et al., 2008)","manualFormatting":"Telzer, Yuen, Gonzales, &amp; Fuligni, 2016; Wagner et al., 2008)","plainTextFormattedCitation":"(Telzer, Yuen, Gonzales, &amp; Fuligni, 2016; Wagner et al., 2008)","previouslyFormattedCitation":"(Telzer, Yuen, Gonzales, &amp; Fuligni, 2016; Wagner et al., 2008)"},"properties":{"noteIndex":0},"schema":"https://github.com/citation-style-language/schema/raw/master/csl-citation.json"}</w:instrText>
      </w:r>
      <w:r>
        <w:fldChar w:fldCharType="separate"/>
      </w:r>
      <w:r>
        <w:rPr>
          <w:noProof/>
        </w:rPr>
        <w:t>T</w:t>
      </w:r>
      <w:r w:rsidRPr="00DD74C8">
        <w:rPr>
          <w:noProof/>
        </w:rPr>
        <w:t>elzer, Yuen, Gonzales, &amp; Fuligni, 2016; Wagner et al., 2008)</w:t>
      </w:r>
      <w:r>
        <w:fldChar w:fldCharType="end"/>
      </w:r>
      <w:r>
        <w:t xml:space="preserve">.  Most often, this acculturation gap brings about another phenomenon called language brokering </w:t>
      </w:r>
      <w:r>
        <w:fldChar w:fldCharType="begin" w:fldLock="1"/>
      </w:r>
      <w:r w:rsidR="00E21223">
        <w:instrText>ADDIN CSL_CITATION {"citationItems":[{"id":"ITEM-1","itemData":{"DOI":"10.2307/2215726","ISBN":"00294624","ISSN":"0029-4624","abstract":"Many would contend that the phenomenal influence of G E Moore's \"open question\" argument is undeserved. But certain \"new naturalists\" acknowledge that Moore's argument exposed a genuine problem about how an account of good can be simultaneously descriptive and normative. They believe, however, that this problem can be answered by formulating an account with the right descriptive content. I argue that Moore's argument can be raised just as meaningfully against the new naturalism as against analytic naturalism, because neither form of naturalism adequately accounts for our character as creatures who construct and guide ourselves by ideals of the person.","author":[{"dropping-particle":"","family":"Antonini","given":"Rachele","non-dropping-particle":"","parse-names":false,"suffix":""}],"container-title":"mediAzioni 10","id":"ITEM-1","issued":{"date-parts":[["2010"]]},"page":"1-23","title":"The study of child language brokering: Past, current and emerging research","type":"article-journal","volume":"i"},"uris":["http://www.mendeley.com/documents/?uuid=dab12041-e49f-4479-967e-c3a2cc1c6dc2"]},{"id":"ITEM-2","itemData":{"DOI":"10.1007/s10964-014-0154-3","ISBN":"1096401401","ISSN":"15736601","PMID":"25056805","abstract":"In the US, children in immigrant families have a longstanding history of language brokering for their parents. Scholars have surmised that youth’s role in language brokering may influence the nature of parenting practices and parent–child relationships that are important to the positive adjustment of adolescent youth. Research findings in this regard, however, have been mixed. Drawing from the family stress model and the concept of adolescent helpfulness, the present study examined how language brokering across different contexts—school, community, and home—was associated with indicators of parental support and parental behavioral control. The sample included 118 (53 % female) primarily Mexican- and Central American-origin 7th, 9th, and 11th grade children in Latino immigrant families living in suburban Atlanta, an important new immigrant destination. The results from structural equation models indicated that language brokering at home—translations for items such as bills, credit card statements, and insurance forms—was associated with less parental decision-making authority, lower levels of parental knowledge, and less parent–child closeness. Language brokering pertinent to school and community contexts, on the other hand, was not associated with variations in parenting. The adverse consequences for parenting conferred by youth translating insurance forms and family financial bills may stem from the excessive cognitive demands placed on youth in these situations, as well as the elevated power that youth gain in relationship to their immigrant parents. For the country’s rapidly growing population of youth being raised by immigrant Latino parents, it is important to consider that youth’s role as language broker at home may affect closeness in the parent–child relationship as well as the degree to which parents are able to maintain authority over youth’s behaviors. (PsycINFO Database Record (c) 2015 APA, all rights reserved). (journal abstract)","author":[{"dropping-particle":"","family":"Roche","given":"Kathleen M.","non-dropping-particle":"","parse-names":false,"suffix":""},{"dropping-particle":"","family":"Lambert","given":"Sharon F.","non-dropping-particle":"","parse-names":false,"suffix":""},{"dropping-particle":"","family":"Ghazarian","given":"Sharon R.","non-dropping-particle":"","parse-names":false,"suffix":""},{"dropping-particle":"","family":"Little","given":"Todd D.","non-dropping-particle":"","parse-names":false,"suffix":""}],"container-title":"Journal of Youth and Adolescence","id":"ITEM-2","issue":"1","issued":{"date-parts":[["2014"]]},"page":"77-89","title":"Adolescent language brokering in diverse contexts: associations with parenting and parent–youth relationships in a new immigrant destination area","type":"article-journal","volume":"44"},"uris":["http://www.mendeley.com/documents/?uuid=a0a12376-36aa-4b43-a90f-6e56d10654c2"]},{"id":"ITEM-3","itemData":{"DOI":"10.1007/s10826-011-9536-2","ISBN":"1082601195","ISSN":"10621024","abstract":"As the population of children living in immi- grant and non-English speaking households continues to increase, children may be placed in the position to serve as an interpreter for their parents (i.e., a language broker). Relatively few studies, however, have obtained fathers’ reactions to their children serving as language brokers or explored the reasons why language brokering is linked to positive and negative youth outcomes. We interviewed 25 Latino adolescents (14 girls, 11 boys) and their parents (18 mothers, 11 fathers) using a semi-structured interview protocol. Interviews were digitally recorded and then transcribed, and themes were coded from the transcripts. When describing positive feelings associated with lan- guage brokering, parents and youth talked about children helping the family and the benefit of speaking two lan- guages. When youth shared negative feelings, they talked about difficulties when words were complex and beyond their own English/Spanish language abilities. Children seemed to find language brokering experiences in health- related settings particularly difficult. Our findings begin to shed light on a relatively unexplored area of language brokering thereby highlighting a need for more studies examining youth’s understanding about the material being translated. Moreover, the relational aspect of language brokering within the family also merits further study given that for some families language brokering is a ‘‘shared’’ parent–child experience.","author":[{"dropping-particle":"","family":"Corona","given":"Rosalie","non-dropping-particle":"","parse-names":false,"suffix":""},{"dropping-particle":"","family":"Stevens","given":"Lillian F.","non-dropping-particle":"","parse-names":false,"suffix":""},{"dropping-particle":"","family":"Halfond","given":"Raquel W.","non-dropping-particle":"","parse-names":false,"suffix":""},{"dropping-particle":"","family":"Shaffer","given":"Carla M.","non-dropping-particle":"","parse-names":false,"suffix":""},{"dropping-particle":"","family":"Reid-Quiñones","given":"Kathryn","non-dropping-particle":"","parse-names":false,"suffix":""},{"dropping-particle":"","family":"Gonzalez","given":"Tanya","non-dropping-particle":"","parse-names":false,"suffix":""}],"container-title":"Journal of Child and Family Studies","id":"ITEM-3","issue":"5","issued":{"date-parts":[["2012"]]},"page":"788-798","title":"A qualitative analysis of what Latino parents and adolescents think and feel about language brokering","type":"article-journal","volume":"21"},"uris":["http://www.mendeley.com/documents/?uuid=f369cc1a-2f30-4ad5-a695-f952311cbc3e"]},{"id":"ITEM-4","itemData":{"DOI":"10.1007/s10826-012-9678-x","ISBN":"1062-1024","ISSN":"10621024","abstract":"Children of immigrants often translate for parents, a process called language brokering. For youth, language brokering may require navigating meaning in two languages and the relationships among the adults involved. In this study, we investigate frequency of language brokering, family obligation, parental alienation, and parenting processes as related to experiencing language brokering as a burden and as building of self-efficacy. We further investigate how frequency of language brokering and experiencing language brokering as burdensome or as self-efficacious relate to overall self-esteem and self-efficacy. In this study, 75 Mexican American emerging adults (F = 47, M = 26, 2 did not state sex; M age = 20.82 years) completed a questionnaire about their current experience language brokering, their perceptions of parenting, acculturation, and individual well-being. Findings indicate that less parental support predicted language brokering burden, and increased frequency of language brokering predicted language brokering self-efficacy. Greater language brokering burden predicted overall self-esteem and general self-efficacy. © 2012 Springer Science+Business Media New York.","author":[{"dropping-particle":"","family":"Weisskirch","given":"Robert S.","non-dropping-particle":"","parse-names":false,"suffix":""}],"container-title":"Journal of Child and Family Studies","id":"ITEM-4","issue":"8","issued":{"date-parts":[["2013"]]},"page":"1147-1155","title":"Family relationships, self-esteem, and self-efficacy among language brokering Mexican American emerging adults","type":"article-journal","volume":"22"},"uris":["http://www.mendeley.com/documents/?uuid=e4f2a959-6dd7-4594-adb1-383ef5a41742"]},{"id":"ITEM-5","itemData":{"DOI":"10.1111/cdev.12620","ISBN":"0009-3920","ISSN":"14678624","PMID":"27637380","abstract":"This study aimed to untangle the mixed effects of language brokering by examining a contextual factor (i.e., parent–child alienation) and a personal attribute (i.e., resilience) that may relate to adolescents’ feelings during translating (i.e., sense of burden and efficacy) and that may moderate the association between such feelings and adolescent depressive symptoms. Participants included 557 adolescent language brokers (Mage = 12.96) in Mexican-American families. Results showed that adolescents with a strong sense of alienation from parents or low resilience (a) experienced more burden or less efficacy in translating and (b) were more susceptible to the detrimental effects of feeling a sense of burden and the beneficial effects of experiencing a sense of efficacy, as measured by depressive symptoms. © 2016 The Authors. Child Development © 2016 Society for Research in Child Development, Inc.","author":[{"dropping-particle":"","family":"Kim","given":"Su Yeong","non-dropping-particle":"","parse-names":false,"suffix":""},{"dropping-particle":"","family":"Hou","given":"Yang","non-dropping-particle":"","parse-names":false,"suffix":""},{"dropping-particle":"","family":"Gonzalez","given":"Yolanda","non-dropping-particle":"","parse-names":false,"suffix":""}],"container-title":"Child Development","id":"ITEM-5","issue":"3","issued":{"date-parts":[["2017"]]},"page":"867-881","title":"Language brokering and depressive symptoms in Mexican-American adolescents: Parent–child alienation and resilience as moderators","type":"article-journal","volume":"88"},"uris":["http://www.mendeley.com/documents/?uuid=7f6833d0-f612-45ec-b104-0ad0506195fa"]},{"id":"ITEM-6","itemData":{"DOI":"10.1007/s10826-014-9940-5","ISBN":"1062-1024","ISSN":"10621024","abstract":"Undergraduate college students (N = 139; Mage = 20.92, SD = 2.43; 74 % female) from Asian (n = 76), Latino (n = 27) and non-Hispanic White (n = 36) backgrounds participated in an online survey about frequency of language brokering and parent-child relationship characteristics. We found that higher frequency of language brokering for mother was associated with lower levels of regard for and perceived support from mother. However, this negative relationship was explained by maternal praise. Additionally, we found that higher frequency of language brokering for father was associated with lower levels of perceived support from father and this relationship was also mediated by paternal praise. These results further suggest that parenting contexts can shape the parent-child outcomes associated with language brokering. © 2014 Springer Science+Business Media New York.","author":[{"dropping-particle":"","family":"Guan","given":"Shu Sha Angie","non-dropping-particle":"","parse-names":false,"suffix":""},{"dropping-particle":"","family":"Shen","given":"Jillian","non-dropping-particle":"","parse-names":false,"suffix":""}],"container-title":"Journal of Child and Family Studies","id":"ITEM-6","issue":"5","issued":{"date-parts":[["2015"]]},"page":"1334-1342","title":"Language brokering and parental praise and criticism among young adults from immigrant families","type":"article-journal","volume":"24"},"uris":["http://www.mendeley.com/documents/?uuid=24a1a8e5-ff4d-4c0a-8eb1-93bb67dadbaf"]},{"id":"ITEM-7","itemData":{"DOI":"10.1111/j.1548-1352.2012.01246.x","ISBN":"00912131","ISSN":"00912131","abstract":"In this article we offer a new look at the dynamic nature of teaching and learning as we investigate everyday language-brokering events in immigrant families. We consider how children and adult interlocutors collaborate in the construction of knowledge and examine language-brokering activities as socially situated learning tasks that take place in dynamic zones of proximal development in which knowledge and authority are dynamically reassigned among participants. We present a mixed-method analysis of everyday cognition entailed in language brokering engaged in by three children from Mexican families living in the Midwestern United States.","author":[{"dropping-particle":"","family":"Eksner","given":"J. H.","non-dropping-particle":"","parse-names":false,"suffix":""},{"dropping-particle":"","family":"Orellana","given":"Marjorie Faulstich","non-dropping-particle":"","parse-names":false,"suffix":""}],"container-title":"Ethos","id":"ITEM-7","issue":"2","issued":{"date-parts":[["2012"]]},"page":"196-220","title":"Shifting in the zone: Latina/o child language brokers and the co-construction of knowledge","type":"article-journal","volume":"40"},"uris":["http://www.mendeley.com/documents/?uuid=09305e6d-204c-4608-be94-544c00998b03"]}],"mendeley":{"formattedCitation":"(Antonini, 2010; Corona et al., 2012; Eksner &amp; Orellana, 2012; Guan &amp; Shen, 2015; Kim, Hou, &amp; Gonzalez, 2017; Roche, Lambert, Ghazarian, &amp; Little, 2014; Weisskirch, 2013)","plainTextFormattedCitation":"(Antonini, 2010; Corona et al., 2012; Eksner &amp; Orellana, 2012; Guan &amp; Shen, 2015; Kim, Hou, &amp; Gonzalez, 2017; Roche, Lambert, Ghazarian, &amp; Little, 2014; Weisskirch, 2013)","previouslyFormattedCitation":"(Antonini, 2010; Corona et al., 2012; Eksner &amp; Orellana, 2012; Guan &amp; Shen, 2015; Kim, Hou, &amp; Gonzalez, 2017; Roche, Lambert, Ghazarian, &amp; Little, 2014; Weisskirch, 2013)"},"properties":{"noteIndex":0},"schema":"https://github.com/citation-style-language/schema/raw/master/csl-citation.json"}</w:instrText>
      </w:r>
      <w:r>
        <w:fldChar w:fldCharType="separate"/>
      </w:r>
      <w:r w:rsidR="00EF081D" w:rsidRPr="00EF081D">
        <w:rPr>
          <w:noProof/>
        </w:rPr>
        <w:t>(Antonini, 2010; Corona et al., 2012; Eksner &amp; Orellana, 2012; Guan &amp; Shen, 2015; Kim, Hou, &amp; Gonzalez, 2017; Roche, Lambert, Ghazarian, &amp; Little, 2014; Weisskirch, 2013)</w:t>
      </w:r>
      <w:r>
        <w:fldChar w:fldCharType="end"/>
      </w:r>
      <w:r>
        <w:t xml:space="preserve">.  Language brokering is when children or </w:t>
      </w:r>
      <w:r w:rsidR="0043043F">
        <w:t xml:space="preserve">other </w:t>
      </w:r>
      <w:r>
        <w:t xml:space="preserve">family members translate the English language and culture on almost every occasion for those who have not learned the dominant language or the dominant culture.  The impact that language brokering has on Latino immigrant parents and their ability to maintain authority in their homes has not been explored in depth, possibly due to language barriers and poor biases by many in the dominant culture.  </w:t>
      </w:r>
    </w:p>
    <w:p w14:paraId="5050557F" w14:textId="3EE53EED" w:rsidR="00F860B4" w:rsidRPr="00A57501" w:rsidRDefault="00F86A45" w:rsidP="00D95146">
      <w:pPr>
        <w:spacing w:line="480" w:lineRule="auto"/>
        <w:ind w:firstLine="720"/>
      </w:pPr>
      <w:r w:rsidRPr="008A28C1">
        <w:lastRenderedPageBreak/>
        <w:t>Th</w:t>
      </w:r>
      <w:r>
        <w:t>e hope for this study is to</w:t>
      </w:r>
      <w:r w:rsidRPr="008A28C1">
        <w:t xml:space="preserve"> benefit the Latino Spanish speaking immigrant parents in the United States</w:t>
      </w:r>
      <w:r>
        <w:t xml:space="preserve">.  The researcher desires to </w:t>
      </w:r>
      <w:r w:rsidRPr="008A28C1">
        <w:t>give</w:t>
      </w:r>
      <w:r>
        <w:t xml:space="preserve"> them</w:t>
      </w:r>
      <w:r w:rsidRPr="008A28C1">
        <w:t xml:space="preserve"> a chance to speak about their challenges in maintaining authority in their households while their children are pressured to take on adult responsibilities because of their English language fluency.</w:t>
      </w:r>
      <w:r>
        <w:t xml:space="preserve">  They will have an opportunity to speak from first hand experiences to help others understand what this experience is like for them.  They will also </w:t>
      </w:r>
      <w:proofErr w:type="gramStart"/>
      <w:r>
        <w:t>have the opportunity to</w:t>
      </w:r>
      <w:proofErr w:type="gramEnd"/>
      <w:r>
        <w:t xml:space="preserve"> voice their opinions about how the dominant culture surrounding them can best support them.  </w:t>
      </w:r>
      <w:r w:rsidRPr="008A28C1">
        <w:t xml:space="preserve">This study will </w:t>
      </w:r>
      <w:r>
        <w:t xml:space="preserve">also </w:t>
      </w:r>
      <w:r w:rsidRPr="008A28C1">
        <w:t xml:space="preserve">benefit mental health professionals and professionals in the area of Social Work who desire to promote healthy family dynamics for </w:t>
      </w:r>
      <w:r>
        <w:t>the</w:t>
      </w:r>
      <w:r w:rsidRPr="008A28C1">
        <w:t xml:space="preserve"> fast-growing Latino population, specifically among the United States’ lower socioeconomic class.</w:t>
      </w:r>
    </w:p>
    <w:p w14:paraId="7B79518C" w14:textId="2D470D0C" w:rsidR="00F860B4" w:rsidRDefault="00F860B4" w:rsidP="007A5C23">
      <w:pPr>
        <w:spacing w:line="480" w:lineRule="auto"/>
        <w:ind w:firstLine="720"/>
      </w:pPr>
      <w:r>
        <w:rPr>
          <w:b/>
        </w:rPr>
        <w:t>L</w:t>
      </w:r>
      <w:r w:rsidR="00A8032E">
        <w:rPr>
          <w:b/>
        </w:rPr>
        <w:t xml:space="preserve">atino </w:t>
      </w:r>
      <w:r w:rsidR="0001405E">
        <w:rPr>
          <w:b/>
        </w:rPr>
        <w:t>v</w:t>
      </w:r>
      <w:r w:rsidR="006B701B">
        <w:rPr>
          <w:b/>
        </w:rPr>
        <w:t xml:space="preserve">alues and </w:t>
      </w:r>
      <w:r w:rsidR="0001405E">
        <w:rPr>
          <w:b/>
        </w:rPr>
        <w:t>a</w:t>
      </w:r>
      <w:r w:rsidR="006B701B">
        <w:rPr>
          <w:b/>
        </w:rPr>
        <w:t>cculturation</w:t>
      </w:r>
      <w:r w:rsidR="007A5C23">
        <w:rPr>
          <w:b/>
        </w:rPr>
        <w:t xml:space="preserve">.  </w:t>
      </w:r>
      <w:r>
        <w:t xml:space="preserve">Among the Latino population, parents hold similar cultural values that many hope to pass on to their children.  Maintaining family cohesion is one shared value in Latino culture </w:t>
      </w:r>
      <w:r>
        <w:fldChar w:fldCharType="begin" w:fldLock="1"/>
      </w:r>
      <w:r w:rsidR="00EF081D">
        <w:instrText>ADDIN CSL_CITATION {"citationItems":[{"id":"ITEM-1","itemData":{"DOI":"10.1007/s10826-016-0510-x","ISBN":"1062-1024","ISSN":"10621024","PMID":"24245971","abstract":"AIMS: To explore attitudes towards medicines, polypharmacy and adherence in patients with chronic kidney disease (CKD)., BACKGROUND: Polypharmacy is common in CKD and associated with medication non-adherence., METHODS: As part of a mixed methodology project, a purposive sample of ten participants were recruited and interviewed to explore attitudes to medicines and reasons for adherent and non-adherent behaviour., RESULTS: Several reasons for non-adherence were reported. Interviewees described a variety of attitudes towards medicines. Complex medicine regimes were a frequently cited contributing factor in poor adherence. Concerns about or experience of side effects had a negative impact on adherence. Prioritisation of medicines was evident and the importance of communication with health professionals was a consistent theme., CONCLUSIONS: Non-adherence with prescribed medicines in CKD is a complex phenomenon, which has implications for clinical outcomes and cost. Adherent behaviour may change over time. Further research in this field is needed. No single intervention is likely to enhance adherence for all and clinicians should consider a variety of options to improve adherence with prescribed medicines. 2013 European Dialysis and Transplant Nurses Association/European Renal Care Association.","author":[{"dropping-particle":"","family":"Aldoney","given":"Daniela","non-dropping-particle":"","parse-names":false,"suffix":""},{"dropping-particle":"","family":"Cabrera","given":"Natasha J.","non-dropping-particle":"","parse-names":false,"suffix":""}],"container-title":"Journal of Child and Family Studies","id":"ITEM-1","issue":"12","issued":{"date-parts":[["2016"]]},"page":"3607-3618","title":"Raising American citizens: socialization goals of low-income immigrant Latino mothers and fathers of young children","type":"article-journal","volume":"25"},"uris":["http://www.mendeley.com/documents/?uuid=2eb926fb-6c12-4556-a9e8-2a820e70c76a"]}],"mendeley":{"formattedCitation":"(Aldoney &amp; Cabrera, 2016)","plainTextFormattedCitation":"(Aldoney &amp; Cabrera, 2016)","previouslyFormattedCitation":"(Aldoney &amp; Cabrera, 2016)"},"properties":{"noteIndex":0},"schema":"https://github.com/citation-style-language/schema/raw/master/csl-citation.json"}</w:instrText>
      </w:r>
      <w:r>
        <w:fldChar w:fldCharType="separate"/>
      </w:r>
      <w:r w:rsidRPr="00CC7BA5">
        <w:rPr>
          <w:noProof/>
        </w:rPr>
        <w:t>(Aldoney &amp; Cabrera, 2016)</w:t>
      </w:r>
      <w:r>
        <w:fldChar w:fldCharType="end"/>
      </w:r>
      <w:r>
        <w:t xml:space="preserve">.  Often parents encourage their children to stay in their home well into their 20’s.  Other shared values are teaching Latino cultural heritage to their children </w:t>
      </w:r>
      <w:r>
        <w:fldChar w:fldCharType="begin" w:fldLock="1"/>
      </w:r>
      <w:r w:rsidR="00EF081D">
        <w:instrText>ADDIN CSL_CITATION {"citationItems":[{"id":"ITEM-1","itemData":{"DOI":"10.1111/j.1545-5300.2012.01414.x","ISBN":"0014-7370","ISSN":"00147370","PMID":"23230979","abstract":"In the adolescent research literature, acculturation processes have been linked to the development of serious behavior problems in Hispanic adolescents, but not enough is known about how that process takes place. This article reports an investigation that sought to shed light on empirically plausible mechanisms by which family processes (i.e., familism and parenting practices) may operate as mediators of acculturation-related factors on adolescent problem behaviors among 167 Hispanic sixth- or seventh-grade early adolescents. SEM analyses identified an empirically plausible mediated pathway through which parenting practices may operate as a mediator of the effects of acculturation-related variables on adolescent problem behaviors. Second, although the role of familism as a mediator was not supported, the results did provide support for familism having indirect effects on behavior problems also through parenting practices. The findings are discussed in the context of existing research and clinical developments in the treatment of Hispanic adolescents and families.","author":[{"dropping-particle":"","family":"Santisteban","given":"Daniel A.","non-dropping-particle":"","parse-names":false,"suffix":""},{"dropping-particle":"","family":"Coatsworth","given":"J. Douglas","non-dropping-particle":"","parse-names":false,"suffix":""},{"dropping-particle":"","family":"Briones","given":"Ervin","non-dropping-particle":"","parse-names":false,"suffix":""},{"dropping-particle":"","family":"Kurtines","given":"William","non-dropping-particle":"","parse-names":false,"suffix":""},{"dropping-particle":"","family":"Szapocznik","given":"Jose","non-dropping-particle":"","parse-names":false,"suffix":""}],"container-title":"Family Process","id":"ITEM-1","issue":"4","issued":{"date-parts":[["2012"]]},"page":"470-482","title":"Beyond acculturation: An investigation of the relationship of familism and parenting to behavior problems in hispanic youth","type":"article-journal","volume":"51"},"uris":["http://www.mendeley.com/documents/?uuid=e367e89e-b668-4359-b771-fe10806c5da6"]}],"mendeley":{"formattedCitation":"(Santisteban et al., 2012)","plainTextFormattedCitation":"(Santisteban et al., 2012)","previouslyFormattedCitation":"(Santisteban et al., 2012)"},"properties":{"noteIndex":0},"schema":"https://github.com/citation-style-language/schema/raw/master/csl-citation.json"}</w:instrText>
      </w:r>
      <w:r>
        <w:fldChar w:fldCharType="separate"/>
      </w:r>
      <w:r w:rsidRPr="00FB4B34">
        <w:rPr>
          <w:noProof/>
        </w:rPr>
        <w:t>(Santisteban et al., 2012)</w:t>
      </w:r>
      <w:r>
        <w:fldChar w:fldCharType="end"/>
      </w:r>
      <w:r w:rsidR="006D0B13">
        <w:t>,</w:t>
      </w:r>
      <w:r>
        <w:t xml:space="preserve"> and being good role models for their children to follow </w:t>
      </w:r>
      <w:r>
        <w:fldChar w:fldCharType="begin" w:fldLock="1"/>
      </w:r>
      <w:r w:rsidR="00EF081D">
        <w:instrText>ADDIN CSL_CITATION {"citationItems":[{"id":"ITEM-1","itemData":{"DOI":"10.1007/s10826-016-0510-x","ISBN":"1062-1024","ISSN":"10621024","PMID":"24245971","abstract":"AIMS: To explore attitudes towards medicines, polypharmacy and adherence in patients with chronic kidney disease (CKD)., BACKGROUND: Polypharmacy is common in CKD and associated with medication non-adherence., METHODS: As part of a mixed methodology project, a purposive sample of ten participants were recruited and interviewed to explore attitudes to medicines and reasons for adherent and non-adherent behaviour., RESULTS: Several reasons for non-adherence were reported. Interviewees described a variety of attitudes towards medicines. Complex medicine regimes were a frequently cited contributing factor in poor adherence. Concerns about or experience of side effects had a negative impact on adherence. Prioritisation of medicines was evident and the importance of communication with health professionals was a consistent theme., CONCLUSIONS: Non-adherence with prescribed medicines in CKD is a complex phenomenon, which has implications for clinical outcomes and cost. Adherent behaviour may change over time. Further research in this field is needed. No single intervention is likely to enhance adherence for all and clinicians should consider a variety of options to improve adherence with prescribed medicines. 2013 European Dialysis and Transplant Nurses Association/European Renal Care Association.","author":[{"dropping-particle":"","family":"Aldoney","given":"Daniela","non-dropping-particle":"","parse-names":false,"suffix":""},{"dropping-particle":"","family":"Cabrera","given":"Natasha J.","non-dropping-particle":"","parse-names":false,"suffix":""}],"container-title":"Journal of Child and Family Studies","id":"ITEM-1","issue":"12","issued":{"date-parts":[["2016"]]},"page":"3607-3618","title":"Raising American citizens: socialization goals of low-income immigrant Latino mothers and fathers of young children","type":"article-journal","volume":"25"},"uris":["http://www.mendeley.com/documents/?uuid=2eb926fb-6c12-4556-a9e8-2a820e70c76a"]}],"mendeley":{"formattedCitation":"(Aldoney &amp; Cabrera, 2016)","plainTextFormattedCitation":"(Aldoney &amp; Cabrera, 2016)","previouslyFormattedCitation":"(Aldoney &amp; Cabrera, 2016)"},"properties":{"noteIndex":0},"schema":"https://github.com/citation-style-language/schema/raw/master/csl-citation.json"}</w:instrText>
      </w:r>
      <w:r>
        <w:fldChar w:fldCharType="separate"/>
      </w:r>
      <w:r w:rsidRPr="00FA7E02">
        <w:rPr>
          <w:noProof/>
        </w:rPr>
        <w:t>(Aldoney &amp; Cabrera, 2016)</w:t>
      </w:r>
      <w:r>
        <w:fldChar w:fldCharType="end"/>
      </w:r>
      <w:r>
        <w:t xml:space="preserve">.  </w:t>
      </w:r>
      <w:r w:rsidR="009B15BD">
        <w:t>Some Latino parents have shared th</w:t>
      </w:r>
      <w:r w:rsidR="00AF0015">
        <w:t>at</w:t>
      </w:r>
      <w:r w:rsidR="009B15BD">
        <w:t xml:space="preserve"> b</w:t>
      </w:r>
      <w:r>
        <w:t xml:space="preserve">eing able to maintain discipline and authority in the household becomes increasingly difficult as their children adopt US culture and customs faster than they do </w:t>
      </w:r>
      <w:r>
        <w:fldChar w:fldCharType="begin" w:fldLock="1"/>
      </w:r>
      <w:r w:rsidR="00EF081D">
        <w:instrText>ADDIN CSL_CITATION {"citationItems":[{"id":"ITEM-1","itemData":{"DOI":"10.1111/j.1545-5300.2009.01278.x","ISBN":"1545-5300","ISSN":"00147370","PMID":"19579906","abstract":"Despite the unique and challenging circumstances confronting Latino immigrant families, debate still exists as to the need to culturally adapt evidence-based interventions for dissemination with this population. Following the grounded theory approach, the current qualitative investigation utilized focus group interviews with 83 Latino immigrant parents to explore the relevance of culturally adapting an evidence-based parenting intervention to be disseminated within this population. Findings from this study indicate that Latino immigrant parents want to participate in a culturally adapted parenting intervention as long as it is culturally relevant, respectful, and responsive to their life experiences. Research results also suggest that the parenting skills participants seek to enhance are among those commonly targeted by evidence-based parenting interventions. This study contributes to the cultural adaptation/fidelity balance debate by highlighting the necessity of exploring ways to develop culturally adapted interventions characterized by high cultural relevance, as well as high fidelity to the core components that have established efficacy for evidence-based parenting interventions.","author":[{"dropping-particle":"","family":"Parra Cardona","given":"José Rubén","non-dropping-particle":"","parse-names":false,"suffix":""},{"dropping-particle":"","family":"Holtrop","given":"Kendal","non-dropping-particle":"","parse-names":false,"suffix":""},{"dropping-particle":"","family":"CÓrdova","given":"David","non-dropping-particle":"","parse-names":false,"suffix":""},{"dropping-particle":"","family":"Escobar-Chew","given":"Ana Rocio","non-dropping-particle":"","parse-names":false,"suffix":""},{"dropping-particle":"","family":"Horsford","given":"Sheena","non-dropping-particle":"","parse-names":false,"suffix":""},{"dropping-particle":"","family":"Tams","given":"Lisa","non-dropping-particle":"","parse-names":false,"suffix":""},{"dropping-particle":"","family":"Villarruel","given":"Francisco A.","non-dropping-particle":"","parse-names":false,"suffix":""},{"dropping-particle":"","family":"Villalobos","given":"Graciela","non-dropping-particle":"","parse-names":false,"suffix":""},{"dropping-particle":"","family":"Dates","given":"Brian","non-dropping-particle":"","parse-names":false,"suffix":""},{"dropping-particle":"","family":"Anthony","given":"James C.","non-dropping-particle":"","parse-names":false,"suffix":""},{"dropping-particle":"","family":"Fitzgerald","given":"Hiram E.","non-dropping-particle":"","parse-names":false,"suffix":""}],"container-title":"Family Process","id":"ITEM-1","issue":"2","issued":{"date-parts":[["2009"]]},"page":"211-231","title":"Queremos aprender: Latino immigrants' call to integrate cultural adaptation with best practice knowledge in a parenting intervention","type":"article-journal","volume":"48"},"uris":["http://www.mendeley.com/documents/?uuid=37703271-6913-47ec-ad87-6b2e054feb9f"]}],"mendeley":{"formattedCitation":"(Parra Cardona et al., 2009)","plainTextFormattedCitation":"(Parra Cardona et al., 2009)","previouslyFormattedCitation":"(Parra Cardona et al., 2009)"},"properties":{"noteIndex":0},"schema":"https://github.com/citation-style-language/schema/raw/master/csl-citation.json"}</w:instrText>
      </w:r>
      <w:r>
        <w:fldChar w:fldCharType="separate"/>
      </w:r>
      <w:r w:rsidRPr="005A49EE">
        <w:rPr>
          <w:noProof/>
        </w:rPr>
        <w:t>(Parra Cardona et al., 2009)</w:t>
      </w:r>
      <w:r>
        <w:fldChar w:fldCharType="end"/>
      </w:r>
      <w:r>
        <w:t xml:space="preserve">.  </w:t>
      </w:r>
    </w:p>
    <w:p w14:paraId="33156B02" w14:textId="1A2DFD25" w:rsidR="00D31A7A" w:rsidRPr="007D515A" w:rsidRDefault="00F860B4" w:rsidP="007D515A">
      <w:pPr>
        <w:spacing w:line="480" w:lineRule="auto"/>
        <w:ind w:firstLine="720"/>
      </w:pPr>
      <w:r>
        <w:rPr>
          <w:b/>
        </w:rPr>
        <w:t xml:space="preserve">Deficiencies in the </w:t>
      </w:r>
      <w:r w:rsidR="00D72243">
        <w:rPr>
          <w:b/>
        </w:rPr>
        <w:t>l</w:t>
      </w:r>
      <w:r>
        <w:rPr>
          <w:b/>
        </w:rPr>
        <w:t>iterature</w:t>
      </w:r>
      <w:r w:rsidR="007D515A">
        <w:rPr>
          <w:b/>
        </w:rPr>
        <w:t>.</w:t>
      </w:r>
      <w:r>
        <w:t xml:space="preserve"> </w:t>
      </w:r>
      <w:r w:rsidR="007D515A">
        <w:t xml:space="preserve"> </w:t>
      </w:r>
      <w:r>
        <w:t xml:space="preserve">Much of the literature surrounding this acculturation gap pertains to the negative effect it has on the children, and the resulting delinquent behaviors </w:t>
      </w:r>
      <w:r>
        <w:fldChar w:fldCharType="begin" w:fldLock="1"/>
      </w:r>
      <w:r w:rsidR="00EF081D">
        <w:instrText>ADDIN CSL_CITATION {"citationItems":[{"id":"ITEM-1","itemData":{"DOI":"10.1111/j.1545-5300.2012.01414.x","ISBN":"0014-7370","ISSN":"00147370","PMID":"23230979","abstract":"In the adolescent research literature, acculturation processes have been linked to the development of serious behavior problems in Hispanic adolescents, but not enough is known about how that process takes place. This article reports an investigation that sought to shed light on empirically plausible mechanisms by which family processes (i.e., familism and parenting practices) may operate as mediators of acculturation-related factors on adolescent problem behaviors among 167 Hispanic sixth- or seventh-grade early adolescents. SEM analyses identified an empirically plausible mediated pathway through which parenting practices may operate as a mediator of the effects of acculturation-related variables on adolescent problem behaviors. Second, although the role of familism as a mediator was not supported, the results did provide support for familism having indirect effects on behavior problems also through parenting practices. The findings are discussed in the context of existing research and clinical developments in the treatment of Hispanic adolescents and families.","author":[{"dropping-particle":"","family":"Santisteban","given":"Daniel A.","non-dropping-particle":"","parse-names":false,"suffix":""},{"dropping-particle":"","family":"Coatsworth","given":"J. Douglas","non-dropping-particle":"","parse-names":false,"suffix":""},{"dropping-particle":"","family":"Briones","given":"Ervin","non-dropping-particle":"","parse-names":false,"suffix":""},{"dropping-particle":"","family":"Kurtines","given":"William","non-dropping-particle":"","parse-names":false,"suffix":""},{"dropping-particle":"","family":"Szapocznik","given":"Jose","non-dropping-particle":"","parse-names":false,"suffix":""}],"container-title":"Family Process","id":"ITEM-1","issue":"4","issued":{"date-parts":[["2012"]]},"page":"470-482","title":"Beyond acculturation: An investigation of the relationship of familism and parenting to behavior problems in hispanic youth","type":"article-journal","volume":"51"},"uris":["http://www.mendeley.com/documents/?uuid=e367e89e-b668-4359-b771-fe10806c5da6"]},{"id":"ITEM-2","itemData":{"DOI":"10.1007/s10566-016-9367-9","ISBN":"1573-3319(Electronic),1053-1890(Print)","ISSN":"10531890","abstract":"Abstract&amp;nbsp;&amp;nbsp;Thermal oxidation of GaN was conducted at 700–900C with O2, N2, and Ar as carrier gases for 525–630 Torr of H2O vapor. Upon oxidation of both GaN powders and n-GaN epilayers, the monoclinic β-Ga2O3 phase was identified using glancing angle x-ray diffraction. The chemical composition of the oxide was verified using x-ray photoelectron spectroscopy. In experiments conducted using GaN powder, the oxide grew most rapidly when O2 was the carrier gas for H2O. The same result was obtained on n-type GaN epilayers. Furthermore, the thickness of the oxide grown in H2O with O2 as the carrier gas was found to be proportional to the oxidation time at all temperatures studied, and an activation energy of 21010 kJ/mol was obtained. Scanning electron microscopy revealed a smoother surface after wet oxidation than was reported previously for dry oxidation. However, cross-sectional transmission electron microscopy revealed that the wet oxide/GaN interface was irregular and non-ideal for devicefabrication, even more so than the dry oxide/GaN interface. This observation was consistent with poor electrical properties.","author":[{"dropping-particle":"","family":"Frazer","given":"Andrew L.","non-dropping-particle":"","parse-names":false,"suffix":""},{"dropping-particle":"","family":"Rubens","given":"Sonia","non-dropping-particle":"","parse-names":false,"suffix":""},{"dropping-particle":"","family":"Johnson-Motoyama","given":"Michelle","non-dropping-particle":"","parse-names":false,"suffix":""},{"dropping-particle":"","family":"DiPierro","given":"Moneika","non-dropping-particle":"","parse-names":false,"suffix":""},{"dropping-particle":"","family":"Fite","given":"Paula J.","non-dropping-particle":"","parse-names":false,"suffix":""}],"container-title":"Child and Youth Care Forum","id":"ITEM-2","issue":"1","issued":{"date-parts":[["2017"]]},"page":"19-33","title":"Acculturation dissonance, acculturation strategy, depressive symptoms, and delinquency in Latina/o adolescents","type":"article-journal","volume":"46"},"uris":["http://www.mendeley.com/documents/?uuid=35cdda65-3353-4f6a-808e-716641f9afc1"]},{"id":"ITEM-3","itemData":{"DOI":"10.1080/15332640802313320","ISBN":"1533-2640 (Print)\\r1533-2640 (Linking)","ISSN":"15332640","PMID":"18985171","abstract":"Focus groups were conducted with adolescents and parents as part of a larger study to understand the connection between acculturation and Hispanic/Latino adolescent substance use. Parents (n = 18) were all mothers and had an average age of 42 years. Students (n = 16) were 62% female and had an average age of 14 years. Results are summarized in five categories: culture/ethnic identity, acculturation, parent-child conflict/relationships, gender, and adolescent substance use. Parents and adolescents held similar views in some areas (e.g., pride in ethnic identity and changes in language use), but diverged in others (e.g., indicators of acculturation, gender differences in parenting, and ideas of freedom and independence). Participants in the focus groups did not endorse the association between acculturation and substance use that has been detected in quantitative studies. Implications for substance use prevention and treatment programs are discussed.","author":[{"dropping-particle":"","family":"Wagner","given":"Karla D.","non-dropping-particle":"","parse-names":false,"suffix":""},{"dropping-particle":"","family":"Ritt-Olson","given":"Anamara","non-dropping-particle":"","parse-names":false,"suffix":""},{"dropping-particle":"","family":"Soto","given":"Daniel W.","non-dropping-particle":"","parse-names":false,"suffix":""},{"dropping-particle":"","family":"Rodriguez","given":"Yaneth L.","non-dropping-particle":"","parse-names":false,"suffix":""},{"dropping-particle":"","family":"Baezconde-Garbanati","given":"Lourdes","non-dropping-particle":"","parse-names":false,"suffix":""},{"dropping-particle":"","family":"Unger","given":"Jennifer B.","non-dropping-particle":"","parse-names":false,"suffix":""}],"container-title":"Journal of Ethnicity in Substance Abuse","id":"ITEM-3","issue":"3","issued":{"date-parts":[["2008"]]},"page":"304-327","title":"The role of acculturation, parenting, and family in hispanic/latino adolescent substance use: Findings from a qualitative analysis","type":"article-journal","volume":"7"},"uris":["http://www.mendeley.com/documents/?uuid=3f97dc6c-4fab-412a-a8b5-855a0ca2898c"]}],"mendeley":{"formattedCitation":"(Frazer et al., 2017; Santisteban et al., 2012; Wagner et al., 2008)","plainTextFormattedCitation":"(Frazer et al., 2017; Santisteban et al., 2012; Wagner et al., 2008)","previouslyFormattedCitation":"(Frazer et al., 2017; Santisteban et al., 2012; Wagner et al., 2008)"},"properties":{"noteIndex":0},"schema":"https://github.com/citation-style-language/schema/raw/master/csl-citation.json"}</w:instrText>
      </w:r>
      <w:r>
        <w:fldChar w:fldCharType="separate"/>
      </w:r>
      <w:r w:rsidRPr="003863C7">
        <w:rPr>
          <w:noProof/>
        </w:rPr>
        <w:t>(Frazer et al., 2017; Santisteban et al., 2012; Wagner et al., 2008)</w:t>
      </w:r>
      <w:r>
        <w:fldChar w:fldCharType="end"/>
      </w:r>
      <w:r>
        <w:t xml:space="preserve">.  </w:t>
      </w:r>
      <w:r w:rsidR="001004F8">
        <w:t xml:space="preserve">Delinquent </w:t>
      </w:r>
      <w:r>
        <w:t xml:space="preserve">behavior serves as evidence for many that parents are not able to maintain proper parental authority </w:t>
      </w:r>
      <w:r>
        <w:fldChar w:fldCharType="begin" w:fldLock="1"/>
      </w:r>
      <w:r w:rsidR="00190892">
        <w:instrText>ADDIN CSL_CITATION {"citationItems":[{"id":"ITEM-1","itemData":{"DOI":"10.1007/s10964-014-0154-3","ISBN":"1096401401","ISSN":"15736601","PMID":"25056805","abstract":"In the US, children in immigrant families have a longstanding history of language brokering for their parents. Scholars have surmised that youth’s role in language brokering may influence the nature of parenting practices and parent–child relationships that are important to the positive adjustment of adolescent youth. Research findings in this regard, however, have been mixed. Drawing from the family stress model and the concept of adolescent helpfulness, the present study examined how language brokering across different contexts—school, community, and home—was associated with indicators of parental support and parental behavioral control. The sample included 118 (53 % female) primarily Mexican- and Central American-origin 7th, 9th, and 11th grade children in Latino immigrant families living in suburban Atlanta, an important new immigrant destination. The results from structural equation models indicated that language brokering at home—translations for items such as bills, credit card statements, and insurance forms—was associated with less parental decision-making authority, lower levels of parental knowledge, and less parent–child closeness. Language brokering pertinent to school and community contexts, on the other hand, was not associated with variations in parenting. The adverse consequences for parenting conferred by youth translating insurance forms and family financial bills may stem from the excessive cognitive demands placed on youth in these situations, as well as the elevated power that youth gain in relationship to their immigrant parents. For the country’s rapidly growing population of youth being raised by immigrant Latino parents, it is important to consider that youth’s role as language broker at home may affect closeness in the parent–child relationship as well as the degree to which parents are able to maintain authority over youth’s behaviors. (PsycINFO Database Record (c) 2015 APA, all rights reserved). (journal abstract)","author":[{"dropping-particle":"","family":"Roche","given":"Kathleen M.","non-dropping-particle":"","parse-names":false,"suffix":""},{"dropping-particle":"","family":"Lambert","given":"Sharon F.","non-dropping-particle":"","parse-names":false,"suffix":""},{"dropping-particle":"","family":"Ghazarian","given":"Sharon R.","non-dropping-particle":"","parse-names":false,"suffix":""},{"dropping-particle":"","family":"Little","given":"Todd D.","non-dropping-particle":"","parse-names":false,"suffix":""}],"container-title":"Journal of Youth and Adolescence","id":"ITEM-1","issue":"1","issued":{"date-parts":[["2014"]]},"page":"77-89","title":"Adolescent language brokering in diverse contexts: associations with parenting and parent–youth relationships in a new immigrant destination area","type":"article-journal","volume":"44"},"uris":["http://www.mendeley.com/documents/?uuid=a0a12376-36aa-4b43-a90f-6e56d10654c2"]}],"mendeley":{"formattedCitation":"(Roche, Lambert, et al., 2014)","plainTextFormattedCitation":"(Roche, Lambert, et al., 2014)","previouslyFormattedCitation":"(Roche, Lambert, et al., 2014)"},"properties":{"noteIndex":0},"schema":"https://github.com/citation-style-language/schema/raw/master/csl-citation.json"}</w:instrText>
      </w:r>
      <w:r>
        <w:fldChar w:fldCharType="separate"/>
      </w:r>
      <w:r w:rsidR="00E21223" w:rsidRPr="00E21223">
        <w:rPr>
          <w:noProof/>
        </w:rPr>
        <w:t>(Roche, Lambert, et al., 2014)</w:t>
      </w:r>
      <w:r>
        <w:fldChar w:fldCharType="end"/>
      </w:r>
      <w:r>
        <w:t xml:space="preserve">.  Based on these findings, many researchers have attempted to create </w:t>
      </w:r>
      <w:r>
        <w:lastRenderedPageBreak/>
        <w:t xml:space="preserve">culturally relevant parenting interventions in support of struggling Latino immigrant parents </w:t>
      </w:r>
      <w:r>
        <w:fldChar w:fldCharType="begin" w:fldLock="1"/>
      </w:r>
      <w:r w:rsidR="00EF081D">
        <w:instrText>ADDIN CSL_CITATION {"citationItems":[{"id":"ITEM-1","itemData":{"DOI":"10.1111/j.1545-5300.2009.01278.x","ISBN":"1545-5300","ISSN":"00147370","PMID":"19579906","abstract":"Despite the unique and challenging circumstances confronting Latino immigrant families, debate still exists as to the need to culturally adapt evidence-based interventions for dissemination with this population. Following the grounded theory approach, the current qualitative investigation utilized focus group interviews with 83 Latino immigrant parents to explore the relevance of culturally adapting an evidence-based parenting intervention to be disseminated within this population. Findings from this study indicate that Latino immigrant parents want to participate in a culturally adapted parenting intervention as long as it is culturally relevant, respectful, and responsive to their life experiences. Research results also suggest that the parenting skills participants seek to enhance are among those commonly targeted by evidence-based parenting interventions. This study contributes to the cultural adaptation/fidelity balance debate by highlighting the necessity of exploring ways to develop culturally adapted interventions characterized by high cultural relevance, as well as high fidelity to the core components that have established efficacy for evidence-based parenting interventions.","author":[{"dropping-particle":"","family":"Parra Cardona","given":"José Rubén","non-dropping-particle":"","parse-names":false,"suffix":""},{"dropping-particle":"","family":"Holtrop","given":"Kendal","non-dropping-particle":"","parse-names":false,"suffix":""},{"dropping-particle":"","family":"CÓrdova","given":"David","non-dropping-particle":"","parse-names":false,"suffix":""},{"dropping-particle":"","family":"Escobar-Chew","given":"Ana Rocio","non-dropping-particle":"","parse-names":false,"suffix":""},{"dropping-particle":"","family":"Horsford","given":"Sheena","non-dropping-particle":"","parse-names":false,"suffix":""},{"dropping-particle":"","family":"Tams","given":"Lisa","non-dropping-particle":"","parse-names":false,"suffix":""},{"dropping-particle":"","family":"Villarruel","given":"Francisco A.","non-dropping-particle":"","parse-names":false,"suffix":""},{"dropping-particle":"","family":"Villalobos","given":"Graciela","non-dropping-particle":"","parse-names":false,"suffix":""},{"dropping-particle":"","family":"Dates","given":"Brian","non-dropping-particle":"","parse-names":false,"suffix":""},{"dropping-particle":"","family":"Anthony","given":"James C.","non-dropping-particle":"","parse-names":false,"suffix":""},{"dropping-particle":"","family":"Fitzgerald","given":"Hiram E.","non-dropping-particle":"","parse-names":false,"suffix":""}],"container-title":"Family Process","id":"ITEM-1","issue":"2","issued":{"date-parts":[["2009"]]},"page":"211-231","title":"Queremos aprender: Latino immigrants' call to integrate cultural adaptation with best practice knowledge in a parenting intervention","type":"article-journal","volume":"48"},"uris":["http://www.mendeley.com/documents/?uuid=37703271-6913-47ec-ad87-6b2e054feb9f"]},{"id":"ITEM-2","itemData":{"DOI":"10.1007/s10615-016-0589-y","ISBN":"1573-3343(Electronic),0091-1674(Print)","ISSN":"15733343","PMID":"121163328","abstract":"Effective and emotionally nurturing parenting practices constitute salient protective factors in the lives of children and youth. Although social workers have influenced in important ways the scholarship associated with the development and dissemination of culturally relevant evidence-based parenting interventions for underserved populations, low-income ethnic minorities continue to lack access to culturally relevant and efficacious parenting interventions in the United States due to widespread mental health disparities. Addressing this gap in service delivery is necessary, particularly because populations exposed to historical oppression and intense contextual adversity are at an increased risk for engaging in harsh parenting practices. The purpose of this paper is to reflect on the process of change that we have documented as a group of 130 underserved Latino/a immigrant parents were exposed to a culturally adapted evidence-based parenting intervention. An emphasis on describing the process of change leading to improved outcomes is relevant for clinical social workers engaged in the direct delivery of preventative or clinical parenting interventions. Thus, this manuscript will focus on issues of engagement and retention of parents, with important consideration to the importance of integrating evidence-based knowledge, cultural relevance, and key principles of social work practice. © 2016 Springer Science+Business Media New York","author":[{"dropping-particle":"","family":"Parra-Cardona","given":"José Rubén","non-dropping-particle":"","parse-names":false,"suffix":""},{"dropping-particle":"","family":"López-Zerón","given":"Gabriela","non-dropping-particle":"","parse-names":false,"suffix":""},{"dropping-particle":"","family":"Villa","given":"Monica","non-dropping-particle":"","parse-names":false,"suffix":""},{"dropping-particle":"","family":"Zamudio","given":"Efraín","non-dropping-particle":"","parse-names":false,"suffix":""},{"dropping-particle":"","family":"Escobar-Chew","given":"Ana Rocío","non-dropping-particle":"","parse-names":false,"suffix":""},{"dropping-particle":"","family":"Domenech Rodríguez","given":"Melanie M.","non-dropping-particle":"","parse-names":false,"suffix":""}],"container-title":"Clinical Social Work Journal","id":"ITEM-2","issue":"1","issued":{"date-parts":[["2017"]]},"page":"88-98","title":"Enhancing parenting practices with Latino/a immigrants: Integrating evidence-based knowledge and culture according to the voices of Latino/a parents","type":"article-journal","volume":"45"},"uris":["http://www.mendeley.com/documents/?uuid=452ca8c6-22ed-4a37-8edb-7e2adf3cfdde"]},{"id":"ITEM-3","itemData":{"DOI":"10.1111/famp.12190","ISBN":"0014-7370","ISSN":"15455300","PMID":"26503301","abstract":"Family therapists have a unique opportunity to contribute toward the reduction of widespread mental health disparities impacting diverse populations by developing applied lines of research focused on cultural adaptation. For example, although evidence-based prevention parent training (PT) interventions have been found to be efficacious with various Euro-American populations, there is a pressing need to understand which specific components of PT interventions are perceived by ethnic minority parents as having the highest impact on their parenting practices. Equally important is to examine the perceived cultural relevance of adapted PT interventions. This qualitative investigation had the primary objective of comparing and contrasting the perceived relevance of two culturally adapted versions of the efficacious parenting intervention known as Parent Management Training, the Oregon Model (PMTO). According to feasibility indicators provided by 112 Latino/a immigrant parents, as well as findings from a qualitative thematic analysis, the core parenting components across both adapted interventions were identified by the majority of research participants as relevant to their parenting practices. Participants exposed to the culturally enhanced intervention, which included culture-specific sessions, also reported high satisfaction with components exclusively focused on cultural issues that directly impact their parenting practices (e.g., immigration challenges, biculturalism). This investigation illustrates the relevant contributions that family therapy scholars can offer toward addressing mental health disparities, particularly as it refers to developing community-based prevention interventions that achieve a balance between evidence-based knowledge and cultural relevance.","author":[{"dropping-particle":"","family":"Parra-Cardona","given":"José Rubén","non-dropping-particle":"","parse-names":false,"suffix":""},{"dropping-particle":"","family":"López-Zerón","given":"Gabriela","non-dropping-particle":"","parse-names":false,"suffix":""},{"dropping-particle":"","family":"Domenech Rodríguez","given":"Melanie M.","non-dropping-particle":"","parse-names":false,"suffix":""},{"dropping-particle":"","family":"Escobar-Chew","given":"A. Rocío","non-dropping-particle":"","parse-names":false,"suffix":""},{"dropping-particle":"","family":"Whitehead","given":"Michael R.","non-dropping-particle":"","parse-names":false,"suffix":""},{"dropping-particle":"","family":"Sullivan","given":"Cris M.","non-dropping-particle":"","parse-names":false,"suffix":""},{"dropping-particle":"","family":"Bernal","given":"Guillermo","non-dropping-particle":"","parse-names":false,"suffix":""}],"container-title":"Family Process","id":"ITEM-3","issue":"2","issued":{"date-parts":[["2016"]]},"page":"321-337","title":"A balancing act: Integrating evidence-based knowledge and cultural relevance in a program of prevention parenting research with Latino/a immigrants","type":"article-journal","volume":"55"},"uris":["http://www.mendeley.com/documents/?uuid=d8d27587-dc47-48cc-b8f7-671a4f37667c"]},{"id":"ITEM-4","itemData":{"DOI":"10.1111/famp.12105","ISBN":"1545-5300 (Electronic)\\r0014-7370 (Linking)","ISSN":"15455300","PMID":"25287585","abstract":"This study examined whether five specific parenting practices (i.e., monitoring, discipline, skill encouragement, problem solving, and positive involvement) were associated with reduced child externalizing behaviors among a sample of Latino immigrant families. It utilized baseline data from 83 Latino couples with children participating in a larger randomized controlled trial of a culturally adapted parenting intervention. Results reveal that monitoring, discipline, skill encouragement, and problem solving each made independent contributions to the prediction of child externalizing behavior, although not all in the expected direction. Further analyses examining mothers and fathers separately suggest that mother-reported monitoring and father-reported discipline practices uniquely contributed to these findings. These results may have important implications for prevention and clinical intervention efforts with Latino immigrant families, including the cultural adaptation and implementation of parenting interventions with this underserved population.","author":[{"dropping-particle":"","family":"Holtrop","given":"Kendal","non-dropping-particle":"","parse-names":false,"suffix":""},{"dropping-particle":"","family":"McNeil Smith","given":"Sharde","non-dropping-particle":"","parse-names":false,"suffix":""},{"dropping-particle":"","family":"Scott","given":"Jenna C.","non-dropping-particle":"","parse-names":false,"suffix":""}],"container-title":"Family Process","id":"ITEM-4","issue":"2","issued":{"date-parts":[["2015"]]},"page":"359-375","title":"Associations between positive parenting practices and child externalizing behavior in underserved Latino immigrant families","type":"article-journal","volume":"54"},"uris":["http://www.mendeley.com/documents/?uuid=f47f0602-7a44-492d-9584-22af946d07f7"]}],"mendeley":{"formattedCitation":"(Holtrop et al., 2015; Parra-Cardona et al., 2016, 2017; Parra Cardona et al., 2009)","plainTextFormattedCitation":"(Holtrop et al., 2015; Parra-Cardona et al., 2016, 2017; Parra Cardona et al., 2009)","previouslyFormattedCitation":"(Holtrop et al., 2015; Parra-Cardona et al., 2016, 2017; Parra Cardona et al., 2009)"},"properties":{"noteIndex":0},"schema":"https://github.com/citation-style-language/schema/raw/master/csl-citation.json"}</w:instrText>
      </w:r>
      <w:r>
        <w:fldChar w:fldCharType="separate"/>
      </w:r>
      <w:r w:rsidRPr="00481330">
        <w:rPr>
          <w:noProof/>
        </w:rPr>
        <w:t>(Holtrop et al., 2015; Parra-Cardona et al., 2016, 2017; Parra Cardona et al., 2009)</w:t>
      </w:r>
      <w:r>
        <w:fldChar w:fldCharType="end"/>
      </w:r>
      <w:r>
        <w:t>.  What is lacking are actual accounts of this struggle from Latino immigrant parents who are experiencing an acculturation gap and language brokering in their household</w:t>
      </w:r>
      <w:r w:rsidR="009D77D6">
        <w:t>.</w:t>
      </w:r>
    </w:p>
    <w:p w14:paraId="4AF6E313" w14:textId="77777777" w:rsidR="007769DD" w:rsidRDefault="007769DD" w:rsidP="00D31A7A">
      <w:pPr>
        <w:spacing w:line="480" w:lineRule="auto"/>
        <w:ind w:firstLine="0"/>
      </w:pPr>
      <w:r>
        <w:rPr>
          <w:b/>
        </w:rPr>
        <w:t>Purpose of the Study</w:t>
      </w:r>
    </w:p>
    <w:p w14:paraId="5D9C8684" w14:textId="26F7344D" w:rsidR="00225DC1" w:rsidRDefault="00F860B4" w:rsidP="00225DC1">
      <w:pPr>
        <w:spacing w:line="480" w:lineRule="auto"/>
        <w:ind w:firstLine="720"/>
      </w:pPr>
      <w:r w:rsidRPr="008A28C1">
        <w:t xml:space="preserve"> </w:t>
      </w:r>
      <w:r w:rsidR="00225DC1" w:rsidRPr="00EE2B18">
        <w:t xml:space="preserve">The purpose of this </w:t>
      </w:r>
      <w:r w:rsidR="00225DC1">
        <w:t xml:space="preserve">phenomenological </w:t>
      </w:r>
      <w:r w:rsidR="00225DC1" w:rsidRPr="00EE2B18">
        <w:t>study is to lift-up the voices of Latino immigrant parents in order to gain an understanding of how</w:t>
      </w:r>
      <w:r w:rsidR="00225DC1">
        <w:t xml:space="preserve"> language brokering from their children affects them and the</w:t>
      </w:r>
      <w:r w:rsidR="00225DC1" w:rsidRPr="00EE2B18">
        <w:t xml:space="preserve"> work</w:t>
      </w:r>
      <w:r w:rsidR="00225DC1">
        <w:t xml:space="preserve"> they do</w:t>
      </w:r>
      <w:r w:rsidR="00225DC1" w:rsidRPr="00EE2B18">
        <w:t xml:space="preserve"> to keep </w:t>
      </w:r>
      <w:r w:rsidR="00225DC1">
        <w:t>an</w:t>
      </w:r>
      <w:r w:rsidR="00225DC1" w:rsidRPr="00EE2B18">
        <w:t xml:space="preserve"> authoritative position in their home</w:t>
      </w:r>
      <w:r w:rsidR="00225DC1">
        <w:t>.  The researchers will be interviewing Latino immigrant parents of the Mid-Atlantic region of the United States in their homes.  For the purpose of this study, a working definition of language brokering will be the act of unofficially translating the domin</w:t>
      </w:r>
      <w:r w:rsidR="00C41F90">
        <w:t>ant</w:t>
      </w:r>
      <w:r w:rsidR="00225DC1">
        <w:t xml:space="preserve"> language and culture for close friends and family members </w:t>
      </w:r>
      <w:r w:rsidR="00225DC1">
        <w:fldChar w:fldCharType="begin" w:fldLock="1"/>
      </w:r>
      <w:r w:rsidR="00225DC1">
        <w:instrText>ADDIN CSL_CITATION {"citationItems":[{"id":"ITEM-1","itemData":{"DOI":"10.2307/2215726","ISBN":"00294624","ISSN":"0029-4624","abstract":"Many would contend that the phenomenal influence of G E Moore's \"open question\" argument is undeserved. But certain \"new naturalists\" acknowledge that Moore's argument exposed a genuine problem about how an account of good can be simultaneously descriptive and normative. They believe, however, that this problem can be answered by formulating an account with the right descriptive content. I argue that Moore's argument can be raised just as meaningfully against the new naturalism as against analytic naturalism, because neither form of naturalism adequately accounts for our character as creatures who construct and guide ourselves by ideals of the person.","author":[{"dropping-particle":"","family":"Antonini","given":"Rachele","non-dropping-particle":"","parse-names":false,"suffix":""}],"container-title":"mediAzioni 10","id":"ITEM-1","issued":{"date-parts":[["2010"]]},"page":"1-23","title":"The study of child language brokering: Past, current and emerging research","type":"article-journal","volume":"i"},"uris":["http://www.mendeley.com/documents/?uuid=dab12041-e49f-4479-967e-c3a2cc1c6dc2"]}],"mendeley":{"formattedCitation":"(Antonini, 2010)","plainTextFormattedCitation":"(Antonini, 2010)","previouslyFormattedCitation":"(Antonini, 2010)"},"properties":{"noteIndex":0},"schema":"https://github.com/citation-style-language/schema/raw/master/csl-citation.json"}</w:instrText>
      </w:r>
      <w:r w:rsidR="00225DC1">
        <w:fldChar w:fldCharType="separate"/>
      </w:r>
      <w:r w:rsidR="00225DC1" w:rsidRPr="0072557E">
        <w:rPr>
          <w:noProof/>
        </w:rPr>
        <w:t>(Antonini, 2010)</w:t>
      </w:r>
      <w:r w:rsidR="00225DC1">
        <w:fldChar w:fldCharType="end"/>
      </w:r>
      <w:r w:rsidR="00C93944">
        <w:t>.</w:t>
      </w:r>
    </w:p>
    <w:p w14:paraId="6851E209" w14:textId="77777777" w:rsidR="00E92438" w:rsidRPr="00D776AB" w:rsidRDefault="00E92438" w:rsidP="00E92438">
      <w:pPr>
        <w:spacing w:line="480" w:lineRule="auto"/>
        <w:ind w:firstLine="0"/>
        <w:rPr>
          <w:b/>
        </w:rPr>
      </w:pPr>
      <w:r>
        <w:rPr>
          <w:b/>
        </w:rPr>
        <w:t>Research Questions</w:t>
      </w:r>
    </w:p>
    <w:p w14:paraId="161F67EA" w14:textId="77777777" w:rsidR="004F250C" w:rsidRDefault="00E92438" w:rsidP="00E92438">
      <w:pPr>
        <w:spacing w:line="480" w:lineRule="auto"/>
        <w:ind w:firstLine="720"/>
      </w:pPr>
      <w:r>
        <w:t xml:space="preserve">The central </w:t>
      </w:r>
      <w:r w:rsidR="00691379">
        <w:t xml:space="preserve">research </w:t>
      </w:r>
      <w:r>
        <w:t xml:space="preserve">question </w:t>
      </w:r>
      <w:r w:rsidR="003F6D44">
        <w:t>of this proposal</w:t>
      </w:r>
      <w:r>
        <w:t xml:space="preserve"> is: </w:t>
      </w:r>
    </w:p>
    <w:p w14:paraId="291B2A88" w14:textId="77777777" w:rsidR="002C2535" w:rsidRDefault="00E92438" w:rsidP="004F250C">
      <w:pPr>
        <w:pStyle w:val="ListParagraph"/>
        <w:numPr>
          <w:ilvl w:val="0"/>
          <w:numId w:val="2"/>
        </w:numPr>
        <w:spacing w:line="480" w:lineRule="auto"/>
      </w:pPr>
      <w:r>
        <w:t>W</w:t>
      </w:r>
      <w:r w:rsidRPr="00773A48">
        <w:t>hat is it like for Latino immigrant parents to ask their children to translate for them</w:t>
      </w:r>
      <w:r w:rsidRPr="00B57B30">
        <w:t xml:space="preserve">?  </w:t>
      </w:r>
      <w:r w:rsidR="007E3F0C">
        <w:t>Furthermore, the p</w:t>
      </w:r>
      <w:r w:rsidR="000E1B57">
        <w:t>roposal will be guided by several sub-questions</w:t>
      </w:r>
      <w:r w:rsidR="002C2535">
        <w:t>:</w:t>
      </w:r>
      <w:r w:rsidR="000E1B57">
        <w:t xml:space="preserve">  </w:t>
      </w:r>
    </w:p>
    <w:p w14:paraId="2AE23B9E" w14:textId="5A79FDAB" w:rsidR="000F7B83" w:rsidRDefault="002C2535" w:rsidP="004F250C">
      <w:pPr>
        <w:pStyle w:val="ListParagraph"/>
        <w:numPr>
          <w:ilvl w:val="0"/>
          <w:numId w:val="2"/>
        </w:numPr>
        <w:spacing w:line="480" w:lineRule="auto"/>
      </w:pPr>
      <w:r>
        <w:t>H</w:t>
      </w:r>
      <w:r w:rsidR="00E92438">
        <w:t xml:space="preserve">ow </w:t>
      </w:r>
      <w:r w:rsidR="000F7B83">
        <w:t xml:space="preserve">do </w:t>
      </w:r>
      <w:r w:rsidR="00E92438">
        <w:t>they feel when their children are doing the translating</w:t>
      </w:r>
      <w:r w:rsidR="000F7B83">
        <w:t>?</w:t>
      </w:r>
    </w:p>
    <w:p w14:paraId="4CE54BE4" w14:textId="77777777" w:rsidR="000F7B83" w:rsidRDefault="000F7B83" w:rsidP="004F250C">
      <w:pPr>
        <w:pStyle w:val="ListParagraph"/>
        <w:numPr>
          <w:ilvl w:val="0"/>
          <w:numId w:val="2"/>
        </w:numPr>
        <w:spacing w:line="480" w:lineRule="auto"/>
      </w:pPr>
      <w:r>
        <w:t>H</w:t>
      </w:r>
      <w:r w:rsidR="00E92438">
        <w:t xml:space="preserve">ow </w:t>
      </w:r>
      <w:r>
        <w:t xml:space="preserve">are </w:t>
      </w:r>
      <w:r w:rsidR="00E92438">
        <w:t>they able to maintain authority in their households while their children are taking on adult responsibilities</w:t>
      </w:r>
      <w:r>
        <w:t>?</w:t>
      </w:r>
      <w:r w:rsidR="00E92438">
        <w:t xml:space="preserve"> </w:t>
      </w:r>
    </w:p>
    <w:p w14:paraId="1EFAE75D" w14:textId="29FC72B7" w:rsidR="00EF66A1" w:rsidRDefault="000F7B83" w:rsidP="004F250C">
      <w:pPr>
        <w:pStyle w:val="ListParagraph"/>
        <w:numPr>
          <w:ilvl w:val="0"/>
          <w:numId w:val="2"/>
        </w:numPr>
        <w:spacing w:line="480" w:lineRule="auto"/>
      </w:pPr>
      <w:r>
        <w:t>H</w:t>
      </w:r>
      <w:r w:rsidR="00E92438">
        <w:t xml:space="preserve">ow </w:t>
      </w:r>
      <w:r>
        <w:t xml:space="preserve">does </w:t>
      </w:r>
      <w:r w:rsidR="00E92438">
        <w:t xml:space="preserve">this </w:t>
      </w:r>
      <w:r w:rsidR="004A6AF7">
        <w:t>affect</w:t>
      </w:r>
      <w:r w:rsidR="00E92438">
        <w:t xml:space="preserve"> their self-esteem</w:t>
      </w:r>
      <w:r>
        <w:t>?</w:t>
      </w:r>
    </w:p>
    <w:p w14:paraId="2B552D82" w14:textId="77777777" w:rsidR="00EF66A1" w:rsidRDefault="00EF66A1" w:rsidP="004F250C">
      <w:pPr>
        <w:pStyle w:val="ListParagraph"/>
        <w:numPr>
          <w:ilvl w:val="0"/>
          <w:numId w:val="2"/>
        </w:numPr>
        <w:spacing w:line="480" w:lineRule="auto"/>
      </w:pPr>
      <w:r>
        <w:t xml:space="preserve">What are </w:t>
      </w:r>
      <w:r w:rsidR="00E92438">
        <w:t>other possible influences on parental self-esteem</w:t>
      </w:r>
      <w:r>
        <w:t xml:space="preserve">? </w:t>
      </w:r>
    </w:p>
    <w:p w14:paraId="5CA2B3E5" w14:textId="77777777" w:rsidR="00EF66A1" w:rsidRDefault="00EF66A1" w:rsidP="004F250C">
      <w:pPr>
        <w:pStyle w:val="ListParagraph"/>
        <w:numPr>
          <w:ilvl w:val="0"/>
          <w:numId w:val="2"/>
        </w:numPr>
        <w:spacing w:line="480" w:lineRule="auto"/>
      </w:pPr>
      <w:r>
        <w:t>W</w:t>
      </w:r>
      <w:r w:rsidR="00E92438">
        <w:t xml:space="preserve">hat, if anything, in the community is already helping Latino parents build their self-esteem.  </w:t>
      </w:r>
    </w:p>
    <w:p w14:paraId="77F4C9F7" w14:textId="2D9C7ED8" w:rsidR="006B31EF" w:rsidRDefault="002F2A26" w:rsidP="006B31EF">
      <w:pPr>
        <w:spacing w:line="480" w:lineRule="auto"/>
        <w:ind w:firstLine="0"/>
        <w:jc w:val="center"/>
        <w:rPr>
          <w:b/>
        </w:rPr>
      </w:pPr>
      <w:r>
        <w:rPr>
          <w:b/>
        </w:rPr>
        <w:lastRenderedPageBreak/>
        <w:t>Literature Review</w:t>
      </w:r>
    </w:p>
    <w:p w14:paraId="67BAE2A8" w14:textId="7383E525" w:rsidR="006B31EF" w:rsidRPr="00802840" w:rsidRDefault="00CB2BF3" w:rsidP="006B31EF">
      <w:pPr>
        <w:spacing w:line="480" w:lineRule="auto"/>
        <w:ind w:firstLine="0"/>
        <w:rPr>
          <w:b/>
        </w:rPr>
      </w:pPr>
      <w:r>
        <w:rPr>
          <w:b/>
        </w:rPr>
        <w:t>Latino Immigrants</w:t>
      </w:r>
    </w:p>
    <w:p w14:paraId="138CAF74" w14:textId="68EAFF57" w:rsidR="00A81776" w:rsidRDefault="00A81776" w:rsidP="00885417">
      <w:pPr>
        <w:spacing w:line="480" w:lineRule="auto"/>
        <w:ind w:firstLine="720"/>
      </w:pPr>
      <w:r>
        <w:t xml:space="preserve">Spanish speaking Latinos are the largest minority group in the United States and one of the fastest growing populations </w:t>
      </w:r>
      <w:r>
        <w:fldChar w:fldCharType="begin" w:fldLock="1"/>
      </w:r>
      <w:r w:rsidR="00190892">
        <w:instrText>ADDIN CSL_CITATION {"citationItems":[{"id":"ITEM-1","itemData":{"DOI":"10.1111/famp.12105","ISBN":"1545-5300 (Electronic)\\r0014-7370 (Linking)","ISSN":"15455300","PMID":"25287585","abstract":"This study examined whether five specific parenting practices (i.e., monitoring, discipline, skill encouragement, problem solving, and positive involvement) were associated with reduced child externalizing behaviors among a sample of Latino immigrant families. It utilized baseline data from 83 Latino couples with children participating in a larger randomized controlled trial of a culturally adapted parenting intervention. Results reveal that monitoring, discipline, skill encouragement, and problem solving each made independent contributions to the prediction of child externalizing behavior, although not all in the expected direction. Further analyses examining mothers and fathers separately suggest that mother-reported monitoring and father-reported discipline practices uniquely contributed to these findings. These results may have important implications for prevention and clinical intervention efforts with Latino immigrant families, including the cultural adaptation and implementation of parenting interventions with this underserved population.","author":[{"dropping-particle":"","family":"Holtrop","given":"Kendal","non-dropping-particle":"","parse-names":false,"suffix":""},{"dropping-particle":"","family":"McNeil Smith","given":"Sharde","non-dropping-particle":"","parse-names":false,"suffix":""},{"dropping-particle":"","family":"Scott","given":"Jenna C.","non-dropping-particle":"","parse-names":false,"suffix":""}],"container-title":"Family Process","id":"ITEM-1","issue":"2","issued":{"date-parts":[["2015"]]},"page":"359-375","title":"Associations between positive parenting practices and child externalizing behavior in underserved Latino immigrant families","type":"article-journal","volume":"54"},"uris":["http://www.mendeley.com/documents/?uuid=f47f0602-7a44-492d-9584-22af946d07f7"]},{"id":"ITEM-2","itemData":{"DOI":"10.1007/s10826-011-9536-2","ISBN":"1082601195","ISSN":"10621024","abstract":"As the population of children living in immi- grant and non-English speaking households continues to increase, children may be placed in the position to serve as an interpreter for their parents (i.e., a language broker). Relatively few studies, however, have obtained fathers’ reactions to their children serving as language brokers or explored the reasons why language brokering is linked to positive and negative youth outcomes. We interviewed 25 Latino adolescents (14 girls, 11 boys) and their parents (18 mothers, 11 fathers) using a semi-structured interview protocol. Interviews were digitally recorded and then transcribed, and themes were coded from the transcripts. When describing positive feelings associated with lan- guage brokering, parents and youth talked about children helping the family and the benefit of speaking two lan- guages. When youth shared negative feelings, they talked about difficulties when words were complex and beyond their own English/Spanish language abilities. Children seemed to find language brokering experiences in health- related settings particularly difficult. Our findings begin to shed light on a relatively unexplored area of language brokering thereby highlighting a need for more studies examining youth’s understanding about the material being translated. Moreover, the relational aspect of language brokering within the family also merits further study given that for some families language brokering is a ‘‘shared’’ parent–child experience.","author":[{"dropping-particle":"","family":"Corona","given":"Rosalie","non-dropping-particle":"","parse-names":false,"suffix":""},{"dropping-particle":"","family":"Stevens","given":"Lillian F.","non-dropping-particle":"","parse-names":false,"suffix":""},{"dropping-particle":"","family":"Halfond","given":"Raquel W.","non-dropping-particle":"","parse-names":false,"suffix":""},{"dropping-particle":"","family":"Shaffer","given":"Carla M.","non-dropping-particle":"","parse-names":false,"suffix":""},{"dropping-particle":"","family":"Reid-Quiñones","given":"Kathryn","non-dropping-particle":"","parse-names":false,"suffix":""},{"dropping-particle":"","family":"Gonzalez","given":"Tanya","non-dropping-particle":"","parse-names":false,"suffix":""}],"container-title":"Journal of Child and Family Studies","id":"ITEM-2","issue":"5","issued":{"date-parts":[["2012"]]},"page":"788-798","title":"A qualitative analysis of what Latino parents and adolescents think and feel about language brokering","type":"article-journal","volume":"21"},"uris":["http://www.mendeley.com/documents/?uuid=f369cc1a-2f30-4ad5-a695-f952311cbc3e"]},{"id":"ITEM-3","itemData":{"DOI":"10.1111/j.1545-5300.2012.01414.x","ISBN":"0014-7370","ISSN":"00147370","PMID":"23230979","abstract":"In the adolescent research literature, acculturation processes have been linked to the development of serious behavior problems in Hispanic adolescents, but not enough is known about how that process takes place. This article reports an investigation that sought to shed light on empirically plausible mechanisms by which family processes (i.e., familism and parenting practices) may operate as mediators of acculturation-related factors on adolescent problem behaviors among 167 Hispanic sixth- or seventh-grade early adolescents. SEM analyses identified an empirically plausible mediated pathway through which parenting practices may operate as a mediator of the effects of acculturation-related variables on adolescent problem behaviors. Second, although the role of familism as a mediator was not supported, the results did provide support for familism having indirect effects on behavior problems also through parenting practices. The findings are discussed in the context of existing research and clinical developments in the treatment of Hispanic adolescents and families.","author":[{"dropping-particle":"","family":"Santisteban","given":"Daniel A.","non-dropping-particle":"","parse-names":false,"suffix":""},{"dropping-particle":"","family":"Coatsworth","given":"J. Douglas","non-dropping-particle":"","parse-names":false,"suffix":""},{"dropping-particle":"","family":"Briones","given":"Ervin","non-dropping-particle":"","parse-names":false,"suffix":""},{"dropping-particle":"","family":"Kurtines","given":"William","non-dropping-particle":"","parse-names":false,"suffix":""},{"dropping-particle":"","family":"Szapocznik","given":"Jose","non-dropping-particle":"","parse-names":false,"suffix":""}],"container-title":"Family Process","id":"ITEM-3","issue":"4","issued":{"date-parts":[["2012"]]},"page":"470-482","title":"Beyond acculturation: An investigation of the relationship of familism and parenting to behavior problems in hispanic youth","type":"article-journal","volume":"51"},"uris":["http://www.mendeley.com/documents/?uuid=e367e89e-b668-4359-b771-fe10806c5da6"]}],"mendeley":{"formattedCitation":"(Corona et al., 2012; Holtrop et al., 2015; Santisteban et al., 2012)","plainTextFormattedCitation":"(Corona et al., 2012; Holtrop et al., 2015; Santisteban et al., 2012)","previouslyFormattedCitation":"(Corona et al., 2012; Holtrop et al., 2015; Santisteban et al., 2012)"},"properties":{"noteIndex":0},"schema":"https://github.com/citation-style-language/schema/raw/master/csl-citation.json"}</w:instrText>
      </w:r>
      <w:r>
        <w:fldChar w:fldCharType="separate"/>
      </w:r>
      <w:r w:rsidR="00E21223" w:rsidRPr="00E21223">
        <w:rPr>
          <w:noProof/>
        </w:rPr>
        <w:t>(Corona et al., 2012; Holtrop et al., 2015; Santisteban et al., 2012)</w:t>
      </w:r>
      <w:r>
        <w:fldChar w:fldCharType="end"/>
      </w:r>
      <w:r>
        <w:t xml:space="preserve">.  </w:t>
      </w:r>
      <w:r w:rsidR="00220DBB">
        <w:t>According to</w:t>
      </w:r>
      <w:r w:rsidR="0087223F">
        <w:t xml:space="preserve"> estimates from</w:t>
      </w:r>
      <w:r w:rsidR="00220DBB">
        <w:t xml:space="preserve"> </w:t>
      </w:r>
      <w:r w:rsidR="00675C4C">
        <w:t xml:space="preserve">the </w:t>
      </w:r>
      <w:r w:rsidR="00D73407">
        <w:t xml:space="preserve">Unites States </w:t>
      </w:r>
      <w:r w:rsidR="008A57D1">
        <w:t>C</w:t>
      </w:r>
      <w:r w:rsidR="00D73407">
        <w:t xml:space="preserve">ensus </w:t>
      </w:r>
      <w:r w:rsidR="008A57D1">
        <w:t>Bureau,</w:t>
      </w:r>
      <w:r>
        <w:t xml:space="preserve"> by the year 2020, “almost 30% of US youth will be children of immigrants” </w:t>
      </w:r>
      <w:r>
        <w:fldChar w:fldCharType="begin" w:fldLock="1"/>
      </w:r>
      <w:r>
        <w:instrText>ADDIN CSL_CITATION {"citationItems":[{"id":"ITEM-1","itemData":{"DOI":"10.1007/s10826-011-9536-2","ISBN":"1082601195","ISSN":"10621024","abstract":"As the population of children living in immi- grant and non-English speaking households continues to increase, children may be placed in the position to serve as an interpreter for their parents (i.e., a language broker). Relatively few studies, however, have obtained fathers’ reactions to their children serving as language brokers or explored the reasons why language brokering is linked to positive and negative youth outcomes. We interviewed 25 Latino adolescents (14 girls, 11 boys) and their parents (18 mothers, 11 fathers) using a semi-structured interview protocol. Interviews were digitally recorded and then transcribed, and themes were coded from the transcripts. When describing positive feelings associated with lan- guage brokering, parents and youth talked about children helping the family and the benefit of speaking two lan- guages. When youth shared negative feelings, they talked about difficulties when words were complex and beyond their own English/Spanish language abilities. Children seemed to find language brokering experiences in health- related settings particularly difficult. Our findings begin to shed light on a relatively unexplored area of language brokering thereby highlighting a need for more studies examining youth’s understanding about the material being translated. Moreover, the relational aspect of language brokering within the family also merits further study given that for some families language brokering is a ‘‘shared’’ parent–child experience.","author":[{"dropping-particle":"","family":"Corona","given":"Rosalie","non-dropping-particle":"","parse-names":false,"suffix":""},{"dropping-particle":"","family":"Stevens","given":"Lillian F.","non-dropping-particle":"","parse-names":false,"suffix":""},{"dropping-particle":"","family":"Halfond","given":"Raquel W.","non-dropping-particle":"","parse-names":false,"suffix":""},{"dropping-particle":"","family":"Shaffer","given":"Carla M.","non-dropping-particle":"","parse-names":false,"suffix":""},{"dropping-particle":"","family":"Reid-Quiñones","given":"Kathryn","non-dropping-particle":"","parse-names":false,"suffix":""},{"dropping-particle":"","family":"Gonzalez","given":"Tanya","non-dropping-particle":"","parse-names":false,"suffix":""}],"container-title":"Journal of Child and Family Studies","id":"ITEM-1","issue":"5","issued":{"date-parts":[["2012"]]},"page":"788-798","title":"A qualitative analysis of what Latino parents and adolescents think and feel about language brokering","type":"article-journal","volume":"21"},"uris":["http://www.mendeley.com/documents/?uuid=f369cc1a-2f30-4ad5-a695-f952311cbc3e"]}],"mendeley":{"formattedCitation":"(Corona et al., 2012)","manualFormatting":"(Corona et al., 2012, p. 788)","plainTextFormattedCitation":"(Corona et al., 2012)","previouslyFormattedCitation":"(Corona et al., 2012)"},"properties":{"noteIndex":0},"schema":"https://github.com/citation-style-language/schema/raw/master/csl-citation.json"}</w:instrText>
      </w:r>
      <w:r>
        <w:fldChar w:fldCharType="separate"/>
      </w:r>
      <w:r w:rsidRPr="00D15689">
        <w:rPr>
          <w:noProof/>
        </w:rPr>
        <w:t>(Corona et al., 2012</w:t>
      </w:r>
      <w:r>
        <w:rPr>
          <w:noProof/>
        </w:rPr>
        <w:t>, p. 788</w:t>
      </w:r>
      <w:r w:rsidRPr="00D15689">
        <w:rPr>
          <w:noProof/>
        </w:rPr>
        <w:t>)</w:t>
      </w:r>
      <w:r>
        <w:fldChar w:fldCharType="end"/>
      </w:r>
      <w:r>
        <w:t>.  This is an underserved population for many reasons, including a fear of discrimination and not being able to afford the high cost of mental health</w:t>
      </w:r>
      <w:r w:rsidR="000C3A5D">
        <w:t xml:space="preserve"> care</w:t>
      </w:r>
      <w:r>
        <w:t xml:space="preserve"> </w:t>
      </w:r>
      <w:r>
        <w:fldChar w:fldCharType="begin" w:fldLock="1"/>
      </w:r>
      <w:r>
        <w:instrText>ADDIN CSL_CITATION {"citationItems":[{"id":"ITEM-1","itemData":{"DOI":"10.1111/famp.12190","ISBN":"0014-7370","ISSN":"15455300","PMID":"26503301","abstract":"Family therapists have a unique opportunity to contribute toward the reduction of widespread mental health disparities impacting diverse populations by developing applied lines of research focused on cultural adaptation. For example, although evidence-based prevention parent training (PT) interventions have been found to be efficacious with various Euro-American populations, there is a pressing need to understand which specific components of PT interventions are perceived by ethnic minority parents as having the highest impact on their parenting practices. Equally important is to examine the perceived cultural relevance of adapted PT interventions. This qualitative investigation had the primary objective of comparing and contrasting the perceived relevance of two culturally adapted versions of the efficacious parenting intervention known as Parent Management Training, the Oregon Model (PMTO). According to feasibility indicators provided by 112 Latino/a immigrant parents, as well as findings from a qualitative thematic analysis, the core parenting components across both adapted interventions were identified by the majority of research participants as relevant to their parenting practices. Participants exposed to the culturally enhanced intervention, which included culture-specific sessions, also reported high satisfaction with components exclusively focused on cultural issues that directly impact their parenting practices (e.g., immigration challenges, biculturalism). This investigation illustrates the relevant contributions that family therapy scholars can offer toward addressing mental health disparities, particularly as it refers to developing community-based prevention interventions that achieve a balance between evidence-based knowledge and cultural relevance.","author":[{"dropping-particle":"","family":"Parra-Cardona","given":"José Rubén","non-dropping-particle":"","parse-names":false,"suffix":""},{"dropping-particle":"","family":"López-Zerón","given":"Gabriela","non-dropping-particle":"","parse-names":false,"suffix":""},{"dropping-particle":"","family":"Domenech Rodríguez","given":"Melanie M.","non-dropping-particle":"","parse-names":false,"suffix":""},{"dropping-particle":"","family":"Escobar-Chew","given":"A. Rocío","non-dropping-particle":"","parse-names":false,"suffix":""},{"dropping-particle":"","family":"Whitehead","given":"Michael R.","non-dropping-particle":"","parse-names":false,"suffix":""},{"dropping-particle":"","family":"Sullivan","given":"Cris M.","non-dropping-particle":"","parse-names":false,"suffix":""},{"dropping-particle":"","family":"Bernal","given":"Guillermo","non-dropping-particle":"","parse-names":false,"suffix":""}],"container-title":"Family Process","id":"ITEM-1","issue":"2","issued":{"date-parts":[["2016"]]},"page":"321-337","title":"A balancing act: Integrating evidence-based knowledge and cultural relevance in a program of prevention parenting research with Latino/a immigrants","type":"article-journal","volume":"55"},"uris":["http://www.mendeley.com/documents/?uuid=d8d27587-dc47-48cc-b8f7-671a4f37667c"]}],"mendeley":{"formattedCitation":"(Parra-Cardona et al., 2016)","plainTextFormattedCitation":"(Parra-Cardona et al., 2016)","previouslyFormattedCitation":"(Parra-Cardona et al., 2016)"},"properties":{"noteIndex":0},"schema":"https://github.com/citation-style-language/schema/raw/master/csl-citation.json"}</w:instrText>
      </w:r>
      <w:r>
        <w:fldChar w:fldCharType="separate"/>
      </w:r>
      <w:r w:rsidRPr="00E85E11">
        <w:rPr>
          <w:noProof/>
        </w:rPr>
        <w:t>(Parra-Cardona et al., 2016)</w:t>
      </w:r>
      <w:r>
        <w:fldChar w:fldCharType="end"/>
      </w:r>
      <w:r>
        <w:t xml:space="preserve">.  Latino immigrant families have generally lower levels of socioeconomic status as compared to the general population of the United States and tend to have reached lower levels of education, which enhances the struggles and limitations of being an immigrant </w:t>
      </w:r>
      <w:r>
        <w:fldChar w:fldCharType="begin" w:fldLock="1"/>
      </w:r>
      <w:r>
        <w:instrText>ADDIN CSL_CITATION {"citationItems":[{"id":"ITEM-1","itemData":{"DOI":"10.1007/s10826-016-0510-x","ISBN":"1062-1024","ISSN":"10621024","PMID":"24245971","abstract":"AIMS: To explore attitudes towards medicines, polypharmacy and adherence in patients with chronic kidney disease (CKD)., BACKGROUND: Polypharmacy is common in CKD and associated with medication non-adherence., METHODS: As part of a mixed methodology project, a purposive sample of ten participants were recruited and interviewed to explore attitudes to medicines and reasons for adherent and non-adherent behaviour., RESULTS: Several reasons for non-adherence were reported. Interviewees described a variety of attitudes towards medicines. Complex medicine regimes were a frequently cited contributing factor in poor adherence. Concerns about or experience of side effects had a negative impact on adherence. Prioritisation of medicines was evident and the importance of communication with health professionals was a consistent theme., CONCLUSIONS: Non-adherence with prescribed medicines in CKD is a complex phenomenon, which has implications for clinical outcomes and cost. Adherent behaviour may change over time. Further research in this field is needed. No single intervention is likely to enhance adherence for all and clinicians should consider a variety of options to improve adherence with prescribed medicines. 2013 European Dialysis and Transplant Nurses Association/European Renal Care Association.","author":[{"dropping-particle":"","family":"Aldoney","given":"Daniela","non-dropping-particle":"","parse-names":false,"suffix":""},{"dropping-particle":"","family":"Cabrera","given":"Natasha J.","non-dropping-particle":"","parse-names":false,"suffix":""}],"container-title":"Journal of Child and Family Studies","id":"ITEM-1","issue":"12","issued":{"date-parts":[["2016"]]},"page":"3607-3618","title":"Raising American citizens: socialization goals of low-income immigrant Latino mothers and fathers of young children","type":"article-journal","volume":"25"},"uris":["http://www.mendeley.com/documents/?uuid=2eb926fb-6c12-4556-a9e8-2a820e70c76a"]},{"id":"ITEM-2","itemData":{"DOI":"10.1111/famp.12190","ISBN":"0014-7370","ISSN":"15455300","PMID":"26503301","abstract":"Family therapists have a unique opportunity to contribute toward the reduction of widespread mental health disparities impacting diverse populations by developing applied lines of research focused on cultural adaptation. For example, although evidence-based prevention parent training (PT) interventions have been found to be efficacious with various Euro-American populations, there is a pressing need to understand which specific components of PT interventions are perceived by ethnic minority parents as having the highest impact on their parenting practices. Equally important is to examine the perceived cultural relevance of adapted PT interventions. This qualitative investigation had the primary objective of comparing and contrasting the perceived relevance of two culturally adapted versions of the efficacious parenting intervention known as Parent Management Training, the Oregon Model (PMTO). According to feasibility indicators provided by 112 Latino/a immigrant parents, as well as findings from a qualitative thematic analysis, the core parenting components across both adapted interventions were identified by the majority of research participants as relevant to their parenting practices. Participants exposed to the culturally enhanced intervention, which included culture-specific sessions, also reported high satisfaction with components exclusively focused on cultural issues that directly impact their parenting practices (e.g., immigration challenges, biculturalism). This investigation illustrates the relevant contributions that family therapy scholars can offer toward addressing mental health disparities, particularly as it refers to developing community-based prevention interventions that achieve a balance between evidence-based knowledge and cultural relevance.","author":[{"dropping-particle":"","family":"Parra-Cardona","given":"José Rubén","non-dropping-particle":"","parse-names":false,"suffix":""},{"dropping-particle":"","family":"López-Zerón","given":"Gabriela","non-dropping-particle":"","parse-names":false,"suffix":""},{"dropping-particle":"","family":"Domenech Rodríguez","given":"Melanie M.","non-dropping-particle":"","parse-names":false,"suffix":""},{"dropping-particle":"","family":"Escobar-Chew","given":"A. Rocío","non-dropping-particle":"","parse-names":false,"suffix":""},{"dropping-particle":"","family":"Whitehead","given":"Michael R.","non-dropping-particle":"","parse-names":false,"suffix":""},{"dropping-particle":"","family":"Sullivan","given":"Cris M.","non-dropping-particle":"","parse-names":false,"suffix":""},{"dropping-particle":"","family":"Bernal","given":"Guillermo","non-dropping-particle":"","parse-names":false,"suffix":""}],"container-title":"Family Process","id":"ITEM-2","issue":"2","issued":{"date-parts":[["2016"]]},"page":"321-337","title":"A balancing act: Integrating evidence-based knowledge and cultural relevance in a program of prevention parenting research with Latino/a immigrants","type":"article-journal","volume":"55"},"uris":["http://www.mendeley.com/documents/?uuid=d8d27587-dc47-48cc-b8f7-671a4f37667c"]}],"mendeley":{"formattedCitation":"(Aldoney &amp; Cabrera, 2016; Parra-Cardona et al., 2016)","plainTextFormattedCitation":"(Aldoney &amp; Cabrera, 2016; Parra-Cardona et al., 2016)","previouslyFormattedCitation":"(Aldoney &amp; Cabrera, 2016; Parra-Cardona et al., 2016)"},"properties":{"noteIndex":0},"schema":"https://github.com/citation-style-language/schema/raw/master/csl-citation.json"}</w:instrText>
      </w:r>
      <w:r>
        <w:fldChar w:fldCharType="separate"/>
      </w:r>
      <w:r w:rsidRPr="00640B5F">
        <w:rPr>
          <w:noProof/>
        </w:rPr>
        <w:t>(Aldoney &amp; Cabrera, 2016; Parra-Cardona et al., 2016)</w:t>
      </w:r>
      <w:r>
        <w:fldChar w:fldCharType="end"/>
      </w:r>
      <w:r w:rsidR="000C3A5D">
        <w:t>.</w:t>
      </w:r>
      <w:r>
        <w:t xml:space="preserve">  As noted by a Latino mother, “without an education, you cannot grow professionally in this country” </w:t>
      </w:r>
      <w:r>
        <w:fldChar w:fldCharType="begin" w:fldLock="1"/>
      </w:r>
      <w:r>
        <w:instrText>ADDIN CSL_CITATION {"citationItems":[{"id":"ITEM-1","itemData":{"DOI":"10.1111/famp.12190","ISBN":"0014-7370","ISSN":"15455300","PMID":"26503301","abstract":"Family therapists have a unique opportunity to contribute toward the reduction of widespread mental health disparities impacting diverse populations by developing applied lines of research focused on cultural adaptation. For example, although evidence-based prevention parent training (PT) interventions have been found to be efficacious with various Euro-American populations, there is a pressing need to understand which specific components of PT interventions are perceived by ethnic minority parents as having the highest impact on their parenting practices. Equally important is to examine the perceived cultural relevance of adapted PT interventions. This qualitative investigation had the primary objective of comparing and contrasting the perceived relevance of two culturally adapted versions of the efficacious parenting intervention known as Parent Management Training, the Oregon Model (PMTO). According to feasibility indicators provided by 112 Latino/a immigrant parents, as well as findings from a qualitative thematic analysis, the core parenting components across both adapted interventions were identified by the majority of research participants as relevant to their parenting practices. Participants exposed to the culturally enhanced intervention, which included culture-specific sessions, also reported high satisfaction with components exclusively focused on cultural issues that directly impact their parenting practices (e.g., immigration challenges, biculturalism). This investigation illustrates the relevant contributions that family therapy scholars can offer toward addressing mental health disparities, particularly as it refers to developing community-based prevention interventions that achieve a balance between evidence-based knowledge and cultural relevance.","author":[{"dropping-particle":"","family":"Parra-Cardona","given":"José Rubén","non-dropping-particle":"","parse-names":false,"suffix":""},{"dropping-particle":"","family":"López-Zerón","given":"Gabriela","non-dropping-particle":"","parse-names":false,"suffix":""},{"dropping-particle":"","family":"Domenech Rodríguez","given":"Melanie M.","non-dropping-particle":"","parse-names":false,"suffix":""},{"dropping-particle":"","family":"Escobar-Chew","given":"A. Rocío","non-dropping-particle":"","parse-names":false,"suffix":""},{"dropping-particle":"","family":"Whitehead","given":"Michael R.","non-dropping-particle":"","parse-names":false,"suffix":""},{"dropping-particle":"","family":"Sullivan","given":"Cris M.","non-dropping-particle":"","parse-names":false,"suffix":""},{"dropping-particle":"","family":"Bernal","given":"Guillermo","non-dropping-particle":"","parse-names":false,"suffix":""}],"container-title":"Family Process","id":"ITEM-1","issue":"2","issued":{"date-parts":[["2016"]]},"page":"321-337","title":"A balancing act: Integrating evidence-based knowledge and cultural relevance in a program of prevention parenting research with Latino/a immigrants","type":"article-journal","volume":"55"},"uris":["http://www.mendeley.com/documents/?uuid=d8d27587-dc47-48cc-b8f7-671a4f37667c"]}],"mendeley":{"formattedCitation":"(Parra-Cardona et al., 2016)","manualFormatting":"(Parra-Cardona et al., 2016, p. 333)","plainTextFormattedCitation":"(Parra-Cardona et al., 2016)","previouslyFormattedCitation":"(Parra-Cardona et al., 2016)"},"properties":{"noteIndex":0},"schema":"https://github.com/citation-style-language/schema/raw/master/csl-citation.json"}</w:instrText>
      </w:r>
      <w:r>
        <w:fldChar w:fldCharType="separate"/>
      </w:r>
      <w:r w:rsidRPr="009974FC">
        <w:rPr>
          <w:noProof/>
        </w:rPr>
        <w:t>(Parra-Cardona et al., 2016</w:t>
      </w:r>
      <w:r>
        <w:rPr>
          <w:noProof/>
        </w:rPr>
        <w:t>, p. 333</w:t>
      </w:r>
      <w:r w:rsidRPr="009974FC">
        <w:rPr>
          <w:noProof/>
        </w:rPr>
        <w:t>)</w:t>
      </w:r>
      <w:r>
        <w:fldChar w:fldCharType="end"/>
      </w:r>
      <w:r>
        <w:t>.</w:t>
      </w:r>
    </w:p>
    <w:p w14:paraId="1733A878" w14:textId="00D3BF12" w:rsidR="00A81776" w:rsidRDefault="00A81776" w:rsidP="00173F02">
      <w:pPr>
        <w:spacing w:line="480" w:lineRule="auto"/>
        <w:ind w:firstLine="720"/>
      </w:pPr>
      <w:r>
        <w:t xml:space="preserve">The Latino immigrant population has also been met with prejudice and discrimination </w:t>
      </w:r>
      <w:r>
        <w:fldChar w:fldCharType="begin" w:fldLock="1"/>
      </w:r>
      <w:r w:rsidR="00E21223">
        <w:instrText>ADDIN CSL_CITATION {"citationItems":[{"id":"ITEM-1","itemData":{"DOI":"10.1111/famp.12190","ISBN":"0014-7370","ISSN":"15455300","PMID":"26503301","abstract":"Family therapists have a unique opportunity to contribute toward the reduction of widespread mental health disparities impacting diverse populations by developing applied lines of research focused on cultural adaptation. For example, although evidence-based prevention parent training (PT) interventions have been found to be efficacious with various Euro-American populations, there is a pressing need to understand which specific components of PT interventions are perceived by ethnic minority parents as having the highest impact on their parenting practices. Equally important is to examine the perceived cultural relevance of adapted PT interventions. This qualitative investigation had the primary objective of comparing and contrasting the perceived relevance of two culturally adapted versions of the efficacious parenting intervention known as Parent Management Training, the Oregon Model (PMTO). According to feasibility indicators provided by 112 Latino/a immigrant parents, as well as findings from a qualitative thematic analysis, the core parenting components across both adapted interventions were identified by the majority of research participants as relevant to their parenting practices. Participants exposed to the culturally enhanced intervention, which included culture-specific sessions, also reported high satisfaction with components exclusively focused on cultural issues that directly impact their parenting practices (e.g., immigration challenges, biculturalism). This investigation illustrates the relevant contributions that family therapy scholars can offer toward addressing mental health disparities, particularly as it refers to developing community-based prevention interventions that achieve a balance between evidence-based knowledge and cultural relevance.","author":[{"dropping-particle":"","family":"Parra-Cardona","given":"José Rubén","non-dropping-particle":"","parse-names":false,"suffix":""},{"dropping-particle":"","family":"López-Zerón","given":"Gabriela","non-dropping-particle":"","parse-names":false,"suffix":""},{"dropping-particle":"","family":"Domenech Rodríguez","given":"Melanie M.","non-dropping-particle":"","parse-names":false,"suffix":""},{"dropping-particle":"","family":"Escobar-Chew","given":"A. Rocío","non-dropping-particle":"","parse-names":false,"suffix":""},{"dropping-particle":"","family":"Whitehead","given":"Michael R.","non-dropping-particle":"","parse-names":false,"suffix":""},{"dropping-particle":"","family":"Sullivan","given":"Cris M.","non-dropping-particle":"","parse-names":false,"suffix":""},{"dropping-particle":"","family":"Bernal","given":"Guillermo","non-dropping-particle":"","parse-names":false,"suffix":""}],"container-title":"Family Process","id":"ITEM-1","issue":"2","issued":{"date-parts":[["2016"]]},"page":"321-337","title":"A balancing act: Integrating evidence-based knowledge and cultural relevance in a program of prevention parenting research with Latino/a immigrants","type":"article-journal","volume":"55"},"uris":["http://www.mendeley.com/documents/?uuid=d8d27587-dc47-48cc-b8f7-671a4f37667c"]},{"id":"ITEM-2","itemData":{"DOI":"10.1111/cdev.12341","ISBN":"0009-3920","ISSN":"14678624","PMID":"25644262","abstract":"The present study was designed to examine acculturative changes, and their effects on mental health and family functioning, in recent-immigrant Hispanic adolescents. A sample of 302 Hispanic adolescents was assessed five times over a 2½-year period. Participants completed measures of Hispanic and U.S. practices, collectivist and individualist values, and ethnic and U.S. identity at each time point. Baseline and Time 5 levels of mental health and family functioning were also assessed. Latent class growth analyses produced two-class solutions for practices, values, and identifications. Adolescents who increased over time in practices and values reported the most adaptive mental health and family functioning. Adolescents who did not change in any acculturation domain reported the least favorable mental health and family functioning.","author":[{"dropping-particle":"","family":"Schwartz","given":"S. J.","non-dropping-particle":"","parse-names":false,"suffix":""},{"dropping-particle":"","family":"Unger","given":"Jennifer B.","non-dropping-particle":"","parse-names":false,"suffix":""},{"dropping-particle":"","family":"Zamboanga","given":"Byron L.","non-dropping-particle":"","parse-names":false,"suffix":""},{"dropping-particle":"","family":"Córdova","given":"David","non-dropping-particle":"","parse-names":false,"suffix":""},{"dropping-particle":"","family":"Mason","given":"Craig A.","non-dropping-particle":"","parse-names":false,"suffix":""},{"dropping-particle":"","family":"Huang","given":"Shi","non-dropping-particle":"","parse-names":false,"suffix":""},{"dropping-particle":"","family":"Baezconde-Garbanati","given":"Lourdes","non-dropping-particle":"","parse-names":false,"suffix":""},{"dropping-particle":"","family":"Lorenzo-Blanco","given":"Elma I.","non-dropping-particle":"","parse-names":false,"suffix":""},{"dropping-particle":"","family":"Rosiers","given":"Sabrina E.","non-dropping-particle":"Des","parse-names":false,"suffix":""},{"dropping-particle":"","family":"Soto","given":"Daniel W.","non-dropping-particle":"","parse-names":false,"suffix":""},{"dropping-particle":"","family":"Villamar","given":"Juan A.","non-dropping-particle":"","parse-names":false,"suffix":""},{"dropping-particle":"","family":"Pattarroyo","given":"Monica","non-dropping-particle":"","parse-names":false,"suffix":""},{"dropping-particle":"","family":"Lizzi","given":"Karina M.","non-dropping-particle":"","parse-names":false,"suffix":""},{"dropping-particle":"","family":"Szapocznik","given":"José","non-dropping-particle":"","parse-names":false,"suffix":""}],"container-title":"Child Development","id":"ITEM-2","issue":"3","issued":{"date-parts":[["2015"]]},"page":"726-748","title":"Developmental trajectories of acculturation: Links with family functioning and mental health in recent-immigrant Hispanic adolescents","type":"article-journal","volume":"86"},"uris":["http://www.mendeley.com/documents/?uuid=4163668b-10db-4c15-9e46-b1162c1d9048"]}],"mendeley":{"formattedCitation":"(Parra-Cardona et al., 2016; Schwartz et al., 2015)","plainTextFormattedCitation":"(Parra-Cardona et al., 2016; Schwartz et al., 2015)","previouslyFormattedCitation":"(Parra-Cardona et al., 2016; Schwartz et al., 2015)"},"properties":{"noteIndex":0},"schema":"https://github.com/citation-style-language/schema/raw/master/csl-citation.json"}</w:instrText>
      </w:r>
      <w:r>
        <w:fldChar w:fldCharType="separate"/>
      </w:r>
      <w:r w:rsidRPr="00C0226B">
        <w:rPr>
          <w:noProof/>
        </w:rPr>
        <w:t>(Parra-Cardona et al., 2016; Schwartz et al., 2015)</w:t>
      </w:r>
      <w:r>
        <w:fldChar w:fldCharType="end"/>
      </w:r>
      <w:r>
        <w:t xml:space="preserve">.  This population has not been well received by many white Americans, mainly because of so many undocumented and non-English speaking immigrants.  Many white Americans see this group as a threat to the economy and possibly to the official language of the country </w:t>
      </w:r>
      <w:r>
        <w:fldChar w:fldCharType="begin" w:fldLock="1"/>
      </w:r>
      <w:r>
        <w:instrText>ADDIN CSL_CITATION {"citationItems":[{"id":"ITEM-1","itemData":{"DOI":"10.1111/cdev.12341","ISBN":"0009-3920","ISSN":"14678624","PMID":"25644262","abstract":"The present study was designed to examine acculturative changes, and their effects on mental health and family functioning, in recent-immigrant Hispanic adolescents. A sample of 302 Hispanic adolescents was assessed five times over a 2½-year period. Participants completed measures of Hispanic and U.S. practices, collectivist and individualist values, and ethnic and U.S. identity at each time point. Baseline and Time 5 levels of mental health and family functioning were also assessed. Latent class growth analyses produced two-class solutions for practices, values, and identifications. Adolescents who increased over time in practices and values reported the most adaptive mental health and family functioning. Adolescents who did not change in any acculturation domain reported the least favorable mental health and family functioning.","author":[{"dropping-particle":"","family":"Schwartz","given":"S. J.","non-dropping-particle":"","parse-names":false,"suffix":""},{"dropping-particle":"","family":"Unger","given":"Jennifer B.","non-dropping-particle":"","parse-names":false,"suffix":""},{"dropping-particle":"","family":"Zamboanga","given":"Byron L.","non-dropping-particle":"","parse-names":false,"suffix":""},{"dropping-particle":"","family":"Córdova","given":"David","non-dropping-particle":"","parse-names":false,"suffix":""},{"dropping-particle":"","family":"Mason","given":"Craig A.","non-dropping-particle":"","parse-names":false,"suffix":""},{"dropping-particle":"","family":"Huang","given":"Shi","non-dropping-particle":"","parse-names":false,"suffix":""},{"dropping-particle":"","family":"Baezconde-Garbanati","given":"Lourdes","non-dropping-particle":"","parse-names":false,"suffix":""},{"dropping-particle":"","family":"Lorenzo-Blanco","given":"Elma I.","non-dropping-particle":"","parse-names":false,"suffix":""},{"dropping-particle":"","family":"Rosiers","given":"Sabrina E.","non-dropping-particle":"Des","parse-names":false,"suffix":""},{"dropping-particle":"","family":"Soto","given":"Daniel W.","non-dropping-particle":"","parse-names":false,"suffix":""},{"dropping-particle":"","family":"Villamar","given":"Juan A.","non-dropping-particle":"","parse-names":false,"suffix":""},{"dropping-particle":"","family":"Pattarroyo","given":"Monica","non-dropping-particle":"","parse-names":false,"suffix":""},{"dropping-particle":"","family":"Lizzi","given":"Karina M.","non-dropping-particle":"","parse-names":false,"suffix":""},{"dropping-particle":"","family":"Szapocznik","given":"José","non-dropping-particle":"","parse-names":false,"suffix":""}],"container-title":"Child Development","id":"ITEM-1","issue":"3","issued":{"date-parts":[["2015"]]},"page":"726-748","title":"Developmental trajectories of acculturation: Links with family functioning and mental health in recent-immigrant Hispanic adolescents","type":"article-journal","volume":"86"},"uris":["http://www.mendeley.com/documents/?uuid=4163668b-10db-4c15-9e46-b1162c1d9048"]}],"mendeley":{"formattedCitation":"(Schwartz et al., 2015)","plainTextFormattedCitation":"(Schwartz et al., 2015)","previouslyFormattedCitation":"(Schwartz et al., 2015)"},"properties":{"noteIndex":0},"schema":"https://github.com/citation-style-language/schema/raw/master/csl-citation.json"}</w:instrText>
      </w:r>
      <w:r>
        <w:fldChar w:fldCharType="separate"/>
      </w:r>
      <w:r w:rsidRPr="00B70D9C">
        <w:rPr>
          <w:noProof/>
        </w:rPr>
        <w:t>(Schwartz et al., 2015)</w:t>
      </w:r>
      <w:r>
        <w:fldChar w:fldCharType="end"/>
      </w:r>
      <w:r>
        <w:t>.</w:t>
      </w:r>
    </w:p>
    <w:p w14:paraId="33D2C754" w14:textId="77777777" w:rsidR="00A81776" w:rsidRPr="00802840" w:rsidRDefault="00A81776" w:rsidP="00A81776">
      <w:pPr>
        <w:spacing w:line="480" w:lineRule="auto"/>
        <w:ind w:firstLine="0"/>
        <w:rPr>
          <w:b/>
        </w:rPr>
      </w:pPr>
      <w:r w:rsidRPr="00802840">
        <w:rPr>
          <w:b/>
        </w:rPr>
        <w:t xml:space="preserve">Parenting Values </w:t>
      </w:r>
      <w:r>
        <w:rPr>
          <w:b/>
        </w:rPr>
        <w:t>Among Latinos</w:t>
      </w:r>
    </w:p>
    <w:p w14:paraId="3835C326" w14:textId="2694E90F" w:rsidR="00A81776" w:rsidRDefault="00A81776" w:rsidP="00173F02">
      <w:pPr>
        <w:spacing w:line="480" w:lineRule="auto"/>
        <w:ind w:firstLine="720"/>
      </w:pPr>
      <w:r>
        <w:t>Latino parents desire that their children adapt to US society and are successful (</w:t>
      </w:r>
      <w:proofErr w:type="spellStart"/>
      <w:r>
        <w:t>Aldoney</w:t>
      </w:r>
      <w:proofErr w:type="spellEnd"/>
      <w:r>
        <w:t xml:space="preserve"> &amp; Cabrera, 2016).  Looking into the culture of many Latino immigrants, researchers found two major values they hold onto; family cohesion, or familism, and respect </w:t>
      </w:r>
      <w:r>
        <w:fldChar w:fldCharType="begin" w:fldLock="1"/>
      </w:r>
      <w:r w:rsidR="00190892">
        <w:instrText>ADDIN CSL_CITATION {"citationItems":[{"id":"ITEM-1","itemData":{"DOI":"10.1111/j.1545-5300.2009.01278.x","ISBN":"1545-5300","ISSN":"00147370","PMID":"19579906","abstract":"Despite the unique and challenging circumstances confronting Latino immigrant families, debate still exists as to the need to culturally adapt evidence-based interventions for dissemination with this population. Following the grounded theory approach, the current qualitative investigation utilized focus group interviews with 83 Latino immigrant parents to explore the relevance of culturally adapting an evidence-based parenting intervention to be disseminated within this population. Findings from this study indicate that Latino immigrant parents want to participate in a culturally adapted parenting intervention as long as it is culturally relevant, respectful, and responsive to their life experiences. Research results also suggest that the parenting skills participants seek to enhance are among those commonly targeted by evidence-based parenting interventions. This study contributes to the cultural adaptation/fidelity balance debate by highlighting the necessity of exploring ways to develop culturally adapted interventions characterized by high cultural relevance, as well as high fidelity to the core components that have established efficacy for evidence-based parenting interventions.","author":[{"dropping-particle":"","family":"Parra Cardona","given":"José Rubén","non-dropping-particle":"","parse-names":false,"suffix":""},{"dropping-particle":"","family":"Holtrop","given":"Kendal","non-dropping-particle":"","parse-names":false,"suffix":""},{"dropping-particle":"","family":"CÓrdova","given":"David","non-dropping-particle":"","parse-names":false,"suffix":""},{"dropping-particle":"","family":"Escobar-Chew","given":"Ana Rocio","non-dropping-particle":"","parse-names":false,"suffix":""},{"dropping-particle":"","family":"Horsford","given":"Sheena","non-dropping-particle":"","parse-names":false,"suffix":""},{"dropping-particle":"","family":"Tams","given":"Lisa","non-dropping-particle":"","parse-names":false,"suffix":""},{"dropping-particle":"","family":"Villarruel","given":"Francisco A.","non-dropping-particle":"","parse-names":false,"suffix":""},{"dropping-particle":"","family":"Villalobos","given":"Graciela","non-dropping-particle":"","parse-names":false,"suffix":""},{"dropping-particle":"","family":"Dates","given":"Brian","non-dropping-particle":"","parse-names":false,"suffix":""},{"dropping-particle":"","family":"Anthony","given":"James C.","non-dropping-particle":"","parse-names":false,"suffix":""},{"dropping-particle":"","family":"Fitzgerald","given":"Hiram E.","non-dropping-particle":"","parse-names":false,"suffix":""}],"container-title":"Family Process","id":"ITEM-1","issue":"2","issued":{"date-parts":[["2009"]]},"page":"211-231","title":"Queremos aprender: Latino immigrants' call to integrate cultural adaptation with best practice knowledge in a parenting intervention","type":"article-journal","volume":"48"},"uris":["http://www.mendeley.com/documents/?uuid=37703271-6913-47ec-ad87-6b2e054feb9f"]},{"id":"ITEM-2","itemData":{"DOI":"10.1007/s10826-016-0510-x","ISBN":"1062-1024","ISSN":"10621024","PMID":"24245971","abstract":"AIMS: To explore attitudes towards medicines, polypharmacy and adherence in patients with chronic kidney disease (CKD)., BACKGROUND: Polypharmacy is common in CKD and associated with medication non-adherence., METHODS: As part of a mixed methodology project, a purposive sample of ten participants were recruited and interviewed to explore attitudes to medicines and reasons for adherent and non-adherent behaviour., RESULTS: Several reasons for non-adherence were reported. Interviewees described a variety of attitudes towards medicines. Complex medicine regimes were a frequently cited contributing factor in poor adherence. Concerns about or experience of side effects had a negative impact on adherence. Prioritisation of medicines was evident and the importance of communication with health professionals was a consistent theme., CONCLUSIONS: Non-adherence with prescribed medicines in CKD is a complex phenomenon, which has implications for clinical outcomes and cost. Adherent behaviour may change over time. Further research in this field is needed. No single intervention is likely to enhance adherence for all and clinicians should consider a variety of options to improve adherence with prescribed medicines. 2013 European Dialysis and Transplant Nurses Association/European Renal Care Association.","author":[{"dropping-particle":"","family":"Aldoney","given":"Daniela","non-dropping-particle":"","parse-names":false,"suffix":""},{"dropping-particle":"","family":"Cabrera","given":"Natasha J.","non-dropping-particle":"","parse-names":false,"suffix":""}],"container-title":"Journal of Child and Family Studies","id":"ITEM-2","issue":"12","issued":{"date-parts":[["2016"]]},"page":"3607-3618","title":"Raising American citizens: socialization goals of low-income immigrant Latino mothers and fathers of young children","type":"article-journal","volume":"25"},"uris":["http://www.mendeley.com/documents/?uuid=2eb926fb-6c12-4556-a9e8-2a820e70c76a"]},{"id":"ITEM-3","itemData":{"DOI":"10.1007/s10566-016-9365-y","ISBN":"1573-3319(Electronic);1053-1890(Print)","ISSN":"10531890","abstract":"Background: Mexican origin families with young children living in the United States are disproportionately likely to live in disadvantaged neighborhoods that may threaten engagement in positive parenting processes. However, the influences of contextual risks on family processes among Mexican origin families remain unclear. Objective: The goal of the present study is to assume a cultural strengths perspective to consider the extent to which acculturation and the Mexican American cultural value of familism buffers associations between objective (i.e., census data) and subjective (i.e., mother-reported) neighborhood disadvantage and mother-reported supportive parenting and coparenting cooperation. Methods: The present study draws self-report data from mothers along with census data for family home addresses from a community sample (N = 71) of Mexican origin families with toddlers. Results: The findings indicate that the processes linking subjective and objective neighborhood disadvantage to family processes differ. Specifically, mothers' reports of neighborhood disadvantage are linked to reduced supportive parenting for mothers with low levels of acculturation. Objective measures of neighborhood disadvantage are linked to reduced supportive parenting and less coparenting cooperation for mothers who report lower levels of familism beliefs. Conclusions: The findings highlight complex links between neighborhood contexts and family processes. Further, the findings support the role of familism beliefs as a promoter of resilient parenting in the context of objective neighborhood disadvantage. [ABSTRACT FROM AUTHOR]","author":[{"dropping-particle":"","family":"Barnett","given":"Melissa A.","non-dropping-particle":"","parse-names":false,"suffix":""},{"dropping-particle":"","family":"Mortensen","given":"Jennifer A.","non-dropping-particle":"","parse-names":false,"suffix":""},{"dropping-particle":"","family":"Gonzalez","given":"Henry","non-dropping-particle":"","parse-names":false,"suffix":""},{"dropping-particle":"","family":"Gonzalez","given":"Jose Michael","non-dropping-particle":"","parse-names":false,"suffix":""}],"container-title":"Child and Youth Care Forum","id":"ITEM-3","issue":"6","issued":{"date-parts":[["2016"]]},"page":"927-945","title":"Cultural factors moderating links between neighborhood disadvantage and parenting and coparenting among Mexican origin families","type":"article-journal","volume":"45"},"uris":["http://www.mendeley.com/documents/?uuid=bc1b81b9-dc30-43ff-bfc1-de25fe8447bc"]}],"mendeley":{"formattedCitation":"(Aldoney &amp; Cabrera, 2016; Barnett et al., 2016; Parra Cardona et al., 2009)","plainTextFormattedCitation":"(Aldoney &amp; Cabrera, 2016; Barnett et al., 2016; Parra Cardona et al., 2009)","previouslyFormattedCitation":"(Aldoney &amp; Cabrera, 2016; Barnett et al., 2016; Parra Cardona et al., 2009)"},"properties":{"noteIndex":0},"schema":"https://github.com/citation-style-language/schema/raw/master/csl-citation.json"}</w:instrText>
      </w:r>
      <w:r>
        <w:fldChar w:fldCharType="separate"/>
      </w:r>
      <w:r w:rsidR="00E21223" w:rsidRPr="00E21223">
        <w:rPr>
          <w:noProof/>
        </w:rPr>
        <w:t>(Aldoney &amp; Cabrera, 2016; Barnett et al., 2016; Parra Cardona et al., 2009)</w:t>
      </w:r>
      <w:r>
        <w:fldChar w:fldCharType="end"/>
      </w:r>
      <w:r>
        <w:t xml:space="preserve">.  Latino families place a great value on </w:t>
      </w:r>
      <w:r>
        <w:lastRenderedPageBreak/>
        <w:t xml:space="preserve">teaching these to their children, as well as helping them gain a good education.  Familism has been positively linked to close supportive parenting </w:t>
      </w:r>
      <w:r>
        <w:fldChar w:fldCharType="begin" w:fldLock="1"/>
      </w:r>
      <w:r>
        <w:instrText>ADDIN CSL_CITATION {"citationItems":[{"id":"ITEM-1","itemData":{"DOI":"10.1007/s10566-016-9365-y","ISBN":"1573-3319(Electronic);1053-1890(Print)","ISSN":"10531890","abstract":"Background: Mexican origin families with young children living in the United States are disproportionately likely to live in disadvantaged neighborhoods that may threaten engagement in positive parenting processes. However, the influences of contextual risks on family processes among Mexican origin families remain unclear. Objective: The goal of the present study is to assume a cultural strengths perspective to consider the extent to which acculturation and the Mexican American cultural value of familism buffers associations between objective (i.e., census data) and subjective (i.e., mother-reported) neighborhood disadvantage and mother-reported supportive parenting and coparenting cooperation. Methods: The present study draws self-report data from mothers along with census data for family home addresses from a community sample (N = 71) of Mexican origin families with toddlers. Results: The findings indicate that the processes linking subjective and objective neighborhood disadvantage to family processes differ. Specifically, mothers' reports of neighborhood disadvantage are linked to reduced supportive parenting for mothers with low levels of acculturation. Objective measures of neighborhood disadvantage are linked to reduced supportive parenting and less coparenting cooperation for mothers who report lower levels of familism beliefs. Conclusions: The findings highlight complex links between neighborhood contexts and family processes. Further, the findings support the role of familism beliefs as a promoter of resilient parenting in the context of objective neighborhood disadvantage. [ABSTRACT FROM AUTHOR]","author":[{"dropping-particle":"","family":"Barnett","given":"Melissa A.","non-dropping-particle":"","parse-names":false,"suffix":""},{"dropping-particle":"","family":"Mortensen","given":"Jennifer A.","non-dropping-particle":"","parse-names":false,"suffix":""},{"dropping-particle":"","family":"Gonzalez","given":"Henry","non-dropping-particle":"","parse-names":false,"suffix":""},{"dropping-particle":"","family":"Gonzalez","given":"Jose Michael","non-dropping-particle":"","parse-names":false,"suffix":""}],"container-title":"Child and Youth Care Forum","id":"ITEM-1","issue":"6","issued":{"date-parts":[["2016"]]},"page":"927-945","title":"Cultural factors moderating links between neighborhood disadvantage and parenting and coparenting among Mexican origin families","type":"article-journal","volume":"45"},"uris":["http://www.mendeley.com/documents/?uuid=bc1b81b9-dc30-43ff-bfc1-de25fe8447bc"]}],"mendeley":{"formattedCitation":"(Barnett et al., 2016)","plainTextFormattedCitation":"(Barnett et al., 2016)","previouslyFormattedCitation":"(Barnett et al., 2016)"},"properties":{"noteIndex":0},"schema":"https://github.com/citation-style-language/schema/raw/master/csl-citation.json"}</w:instrText>
      </w:r>
      <w:r>
        <w:fldChar w:fldCharType="separate"/>
      </w:r>
      <w:r w:rsidRPr="00F664B4">
        <w:rPr>
          <w:noProof/>
        </w:rPr>
        <w:t>(Barnett et al., 2016)</w:t>
      </w:r>
      <w:r>
        <w:fldChar w:fldCharType="end"/>
      </w:r>
      <w:r w:rsidR="00CD2973">
        <w:t>,</w:t>
      </w:r>
      <w:r>
        <w:t xml:space="preserve"> and one parent expressed how important it is to teach kids the family hierarchy, respecting their parents who are above them </w:t>
      </w:r>
      <w:r>
        <w:fldChar w:fldCharType="begin" w:fldLock="1"/>
      </w:r>
      <w:r>
        <w:instrText>ADDIN CSL_CITATION {"citationItems":[{"id":"ITEM-1","itemData":{"DOI":"10.1111/j.1545-5300.2009.01278.x","ISBN":"1545-5300","ISSN":"00147370","PMID":"19579906","abstract":"Despite the unique and challenging circumstances confronting Latino immigrant families, debate still exists as to the need to culturally adapt evidence-based interventions for dissemination with this population. Following the grounded theory approach, the current qualitative investigation utilized focus group interviews with 83 Latino immigrant parents to explore the relevance of culturally adapting an evidence-based parenting intervention to be disseminated within this population. Findings from this study indicate that Latino immigrant parents want to participate in a culturally adapted parenting intervention as long as it is culturally relevant, respectful, and responsive to their life experiences. Research results also suggest that the parenting skills participants seek to enhance are among those commonly targeted by evidence-based parenting interventions. This study contributes to the cultural adaptation/fidelity balance debate by highlighting the necessity of exploring ways to develop culturally adapted interventions characterized by high cultural relevance, as well as high fidelity to the core components that have established efficacy for evidence-based parenting interventions.","author":[{"dropping-particle":"","family":"Parra Cardona","given":"José Rubén","non-dropping-particle":"","parse-names":false,"suffix":""},{"dropping-particle":"","family":"Holtrop","given":"Kendal","non-dropping-particle":"","parse-names":false,"suffix":""},{"dropping-particle":"","family":"CÓrdova","given":"David","non-dropping-particle":"","parse-names":false,"suffix":""},{"dropping-particle":"","family":"Escobar-Chew","given":"Ana Rocio","non-dropping-particle":"","parse-names":false,"suffix":""},{"dropping-particle":"","family":"Horsford","given":"Sheena","non-dropping-particle":"","parse-names":false,"suffix":""},{"dropping-particle":"","family":"Tams","given":"Lisa","non-dropping-particle":"","parse-names":false,"suffix":""},{"dropping-particle":"","family":"Villarruel","given":"Francisco A.","non-dropping-particle":"","parse-names":false,"suffix":""},{"dropping-particle":"","family":"Villalobos","given":"Graciela","non-dropping-particle":"","parse-names":false,"suffix":""},{"dropping-particle":"","family":"Dates","given":"Brian","non-dropping-particle":"","parse-names":false,"suffix":""},{"dropping-particle":"","family":"Anthony","given":"James C.","non-dropping-particle":"","parse-names":false,"suffix":""},{"dropping-particle":"","family":"Fitzgerald","given":"Hiram E.","non-dropping-particle":"","parse-names":false,"suffix":""}],"container-title":"Family Process","id":"ITEM-1","issue":"2","issued":{"date-parts":[["2009"]]},"page":"211-231","title":"Queremos aprender: Latino immigrants' call to integrate cultural adaptation with best practice knowledge in a parenting intervention","type":"article-journal","volume":"48"},"uris":["http://www.mendeley.com/documents/?uuid=37703271-6913-47ec-ad87-6b2e054feb9f"]}],"mendeley":{"formattedCitation":"(Parra Cardona et al., 2009)","plainTextFormattedCitation":"(Parra Cardona et al., 2009)","previouslyFormattedCitation":"(Parra Cardona et al., 2009)"},"properties":{"noteIndex":0},"schema":"https://github.com/citation-style-language/schema/raw/master/csl-citation.json"}</w:instrText>
      </w:r>
      <w:r>
        <w:fldChar w:fldCharType="separate"/>
      </w:r>
      <w:r w:rsidRPr="007E2270">
        <w:rPr>
          <w:noProof/>
        </w:rPr>
        <w:t>(Parra Cardona et al., 2009)</w:t>
      </w:r>
      <w:r>
        <w:fldChar w:fldCharType="end"/>
      </w:r>
      <w:r>
        <w:t>.</w:t>
      </w:r>
    </w:p>
    <w:p w14:paraId="018C5649" w14:textId="653BB5E9" w:rsidR="00A81776" w:rsidRDefault="00A81776" w:rsidP="00556434">
      <w:pPr>
        <w:spacing w:line="480" w:lineRule="auto"/>
        <w:ind w:firstLine="720"/>
      </w:pPr>
      <w:r>
        <w:t xml:space="preserve">One trait Latino parents do not value is the amount of independence bicultural or US oriented parents give their children </w:t>
      </w:r>
      <w:r>
        <w:fldChar w:fldCharType="begin" w:fldLock="1"/>
      </w:r>
      <w:r w:rsidR="00190892">
        <w:instrText>ADDIN CSL_CITATION {"citationItems":[{"id":"ITEM-1","itemData":{"DOI":"10.1007/s10964-013-9977-6","ISBN":"0047-2891","ISSN":"15736601","PMID":"23812743","abstract":"Despite the salience of behavioral autonomy and independence to parent-child interactions during middle adolescence, little is known about parenting processes pertinent to youth autonomy development for Latino families. Among a diverse sample of 684 Latino-origin parent-adolescent dyads in Houston, Texas, this study examines how parents' cultural orientations are associated directly and indirectly, through parental beliefs, with parenting practices giving youth behavioral autonomy and independence. Informed by social domain theory, the study's parenting constructs pertain to youth behaviors in an \"ambiguously personal\" domain-activities that adolescents believe are up to youth to decide, but which parents might argue require parents' supervision, knowledge, and/or decision-making. Results for latent profile analyses of parents' cultural identity across various facets of acculturation indicate considerable cultural heterogeneity among Latino parents. Although 43% of parents have a Latino cultural orientation, others represent Spanish-speaking/bicultural (21%), bilingual/bicultural (15%), English-speaking/bicultural (15%), or US (6%) cultural orientations. Structural equation modeling results indicate that bilingual/bicultural, English-speaking/bicultural, and US-oriented parents report less emphasis on the legitimacy of parental authority and younger age expectations for youth to engage in independent behaviors than do Latino-oriented parents. Parental beliefs endorsing youth's behavioral independence and autonomy, in turn, are associated with less stringent parental rules (parental report), less parental supervision (parental and youth report), and more youth autonomy in decision-making (parental and youth report). Evidence thus supports the idea that the diverse cultural orientations of Latino parents in the US may result in considerable variations in parenting processes pertinent to Latino adolescents' development.","author":[{"dropping-particle":"","family":"Roche","given":"Kathleen M.","non-dropping-particle":"","parse-names":false,"suffix":""},{"dropping-particle":"","family":"Caughy","given":"Margaret O.","non-dropping-particle":"","parse-names":false,"suffix":""},{"dropping-particle":"","family":"Schuster","given":"Mark A.","non-dropping-particle":"","parse-names":false,"suffix":""},{"dropping-particle":"","family":"Bogart","given":"Laura M.","non-dropping-particle":"","parse-names":false,"suffix":""},{"dropping-particle":"","family":"Dittus","given":"Patricia J.","non-dropping-particle":"","parse-names":false,"suffix":""},{"dropping-particle":"","family":"Franzini","given":"Luisa","non-dropping-particle":"","parse-names":false,"suffix":""}],"container-title":"Journal of Youth and Adolescence","id":"ITEM-1","issue":"8","issued":{"date-parts":[["2014"]]},"page":"1389-1403","title":"Cultural orientations, parental beliefs and practices, and latino adolescents' autonomy and independence","type":"article-journal","volume":"43"},"uris":["http://www.mendeley.com/documents/?uuid=bda8efa0-370d-46c1-89a1-4560110ba934"]}],"mendeley":{"formattedCitation":"(Roche, Caughy, et al., 2014)","plainTextFormattedCitation":"(Roche, Caughy, et al., 2014)","previouslyFormattedCitation":"(Roche, Caughy, et al., 2014)"},"properties":{"noteIndex":0},"schema":"https://github.com/citation-style-language/schema/raw/master/csl-citation.json"}</w:instrText>
      </w:r>
      <w:r>
        <w:fldChar w:fldCharType="separate"/>
      </w:r>
      <w:r w:rsidR="00E21223" w:rsidRPr="00E21223">
        <w:rPr>
          <w:noProof/>
        </w:rPr>
        <w:t>(Roche, Caughy, et al., 2014)</w:t>
      </w:r>
      <w:r>
        <w:fldChar w:fldCharType="end"/>
      </w:r>
      <w:r>
        <w:t>.  Many feel this complete independence takes away from their family cohesion</w:t>
      </w:r>
      <w:r w:rsidR="00556434">
        <w:t xml:space="preserve"> </w:t>
      </w:r>
      <w:r w:rsidR="00556434">
        <w:fldChar w:fldCharType="begin" w:fldLock="1"/>
      </w:r>
      <w:r w:rsidR="00255806">
        <w:instrText>ADDIN CSL_CITATION {"citationItems":[{"id":"ITEM-1","itemData":{"DOI":"10.1007/s10826-016-0510-x","ISBN":"1062-1024","ISSN":"10621024","PMID":"24245971","abstract":"AIMS: To explore attitudes towards medicines, polypharmacy and adherence in patients with chronic kidney disease (CKD)., BACKGROUND: Polypharmacy is common in CKD and associated with medication non-adherence., METHODS: As part of a mixed methodology project, a purposive sample of ten participants were recruited and interviewed to explore attitudes to medicines and reasons for adherent and non-adherent behaviour., RESULTS: Several reasons for non-adherence were reported. Interviewees described a variety of attitudes towards medicines. Complex medicine regimes were a frequently cited contributing factor in poor adherence. Concerns about or experience of side effects had a negative impact on adherence. Prioritisation of medicines was evident and the importance of communication with health professionals was a consistent theme., CONCLUSIONS: Non-adherence with prescribed medicines in CKD is a complex phenomenon, which has implications for clinical outcomes and cost. Adherent behaviour may change over time. Further research in this field is needed. No single intervention is likely to enhance adherence for all and clinicians should consider a variety of options to improve adherence with prescribed medicines. 2013 European Dialysis and Transplant Nurses Association/European Renal Care Association.","author":[{"dropping-particle":"","family":"Aldoney","given":"Daniela","non-dropping-particle":"","parse-names":false,"suffix":""},{"dropping-particle":"","family":"Cabrera","given":"Natasha J.","non-dropping-particle":"","parse-names":false,"suffix":""}],"container-title":"Journal of Child and Family Studies","id":"ITEM-1","issue":"12","issued":{"date-parts":[["2016"]]},"page":"3607-3618","title":"Raising American citizens: socialization goals of low-income immigrant Latino mothers and fathers of young children","type":"article-journal","volume":"25"},"uris":["http://www.mendeley.com/documents/?uuid=2eb926fb-6c12-4556-a9e8-2a820e70c76a"]}],"mendeley":{"formattedCitation":"(Aldoney &amp; Cabrera, 2016)","plainTextFormattedCitation":"(Aldoney &amp; Cabrera, 2016)","previouslyFormattedCitation":"(Aldoney &amp; Cabrera, 2016)"},"properties":{"noteIndex":0},"schema":"https://github.com/citation-style-language/schema/raw/master/csl-citation.json"}</w:instrText>
      </w:r>
      <w:r w:rsidR="00556434">
        <w:fldChar w:fldCharType="separate"/>
      </w:r>
      <w:r w:rsidR="00556434" w:rsidRPr="00556434">
        <w:rPr>
          <w:noProof/>
        </w:rPr>
        <w:t>(Aldoney &amp; Cabrera, 2016)</w:t>
      </w:r>
      <w:r w:rsidR="00556434">
        <w:fldChar w:fldCharType="end"/>
      </w:r>
      <w:r>
        <w:t xml:space="preserve">.  </w:t>
      </w:r>
      <w:r w:rsidR="004C4C97">
        <w:t>At the same time</w:t>
      </w:r>
      <w:r>
        <w:t xml:space="preserve">, </w:t>
      </w:r>
      <w:r w:rsidR="00E13F79">
        <w:t>these families</w:t>
      </w:r>
      <w:r w:rsidR="004C4C97">
        <w:t xml:space="preserve"> also feel that </w:t>
      </w:r>
      <w:r>
        <w:t>teaching autonomy is very important, because it is</w:t>
      </w:r>
      <w:r w:rsidR="009649E6">
        <w:t xml:space="preserve"> vital that</w:t>
      </w:r>
      <w:r>
        <w:t xml:space="preserve"> children know how to make good decisions as they grow up </w:t>
      </w:r>
      <w:r>
        <w:fldChar w:fldCharType="begin" w:fldLock="1"/>
      </w:r>
      <w:r>
        <w:instrText>ADDIN CSL_CITATION {"citationItems":[{"id":"ITEM-1","itemData":{"DOI":"10.1007/s10826-016-0510-x","ISBN":"1062-1024","ISSN":"10621024","PMID":"24245971","abstract":"AIMS: To explore attitudes towards medicines, polypharmacy and adherence in patients with chronic kidney disease (CKD)., BACKGROUND: Polypharmacy is common in CKD and associated with medication non-adherence., METHODS: As part of a mixed methodology project, a purposive sample of ten participants were recruited and interviewed to explore attitudes to medicines and reasons for adherent and non-adherent behaviour., RESULTS: Several reasons for non-adherence were reported. Interviewees described a variety of attitudes towards medicines. Complex medicine regimes were a frequently cited contributing factor in poor adherence. Concerns about or experience of side effects had a negative impact on adherence. Prioritisation of medicines was evident and the importance of communication with health professionals was a consistent theme., CONCLUSIONS: Non-adherence with prescribed medicines in CKD is a complex phenomenon, which has implications for clinical outcomes and cost. Adherent behaviour may change over time. Further research in this field is needed. No single intervention is likely to enhance adherence for all and clinicians should consider a variety of options to improve adherence with prescribed medicines. 2013 European Dialysis and Transplant Nurses Association/European Renal Care Association.","author":[{"dropping-particle":"","family":"Aldoney","given":"Daniela","non-dropping-particle":"","parse-names":false,"suffix":""},{"dropping-particle":"","family":"Cabrera","given":"Natasha J.","non-dropping-particle":"","parse-names":false,"suffix":""}],"container-title":"Journal of Child and Family Studies","id":"ITEM-1","issue":"12","issued":{"date-parts":[["2016"]]},"page":"3607-3618","title":"Raising American citizens: socialization goals of low-income immigrant Latino mothers and fathers of young children","type":"article-journal","volume":"25"},"uris":["http://www.mendeley.com/documents/?uuid=2eb926fb-6c12-4556-a9e8-2a820e70c76a"]}],"mendeley":{"formattedCitation":"(Aldoney &amp; Cabrera, 2016)","plainTextFormattedCitation":"(Aldoney &amp; Cabrera, 2016)","previouslyFormattedCitation":"(Aldoney &amp; Cabrera, 2016)"},"properties":{"noteIndex":0},"schema":"https://github.com/citation-style-language/schema/raw/master/csl-citation.json"}</w:instrText>
      </w:r>
      <w:r>
        <w:fldChar w:fldCharType="separate"/>
      </w:r>
      <w:r w:rsidRPr="00A53906">
        <w:rPr>
          <w:noProof/>
        </w:rPr>
        <w:t>(Aldoney &amp; Cabrera, 2016)</w:t>
      </w:r>
      <w:r>
        <w:fldChar w:fldCharType="end"/>
      </w:r>
      <w:r>
        <w:t xml:space="preserve">.  </w:t>
      </w:r>
    </w:p>
    <w:p w14:paraId="7FD6DAF3" w14:textId="7B94790A" w:rsidR="00A81776" w:rsidRDefault="00A81776" w:rsidP="004B27E6">
      <w:pPr>
        <w:spacing w:line="480" w:lineRule="auto"/>
        <w:ind w:firstLine="720"/>
      </w:pPr>
      <w:r>
        <w:t xml:space="preserve">The primary ways Latino parents teach these values to their children </w:t>
      </w:r>
      <w:r w:rsidR="00FF783D">
        <w:t>are</w:t>
      </w:r>
      <w:r>
        <w:t xml:space="preserve"> by giving advice, setting normal daily routines and by modeling or leading by example.  Some parents said they would “use the example of their sacrifice and perseverance” (</w:t>
      </w:r>
      <w:proofErr w:type="spellStart"/>
      <w:r>
        <w:t>Aldoney</w:t>
      </w:r>
      <w:proofErr w:type="spellEnd"/>
      <w:r>
        <w:t xml:space="preserve"> &amp; Cabrera, 2016, p. 3615).  However, Latino parents are not always able to parent the way they desire.  There are several factors that hinder Latino parents in being able to provide the type of upbringing they hope their children can enjoy, like little English</w:t>
      </w:r>
      <w:r w:rsidR="0020191C">
        <w:t>-speaking</w:t>
      </w:r>
      <w:r>
        <w:t xml:space="preserve"> ability, lower levels of education, limited job opportunities, and a lack of confidence and low self-esteem (</w:t>
      </w:r>
      <w:proofErr w:type="spellStart"/>
      <w:r>
        <w:t>Aldoney</w:t>
      </w:r>
      <w:proofErr w:type="spellEnd"/>
      <w:r>
        <w:t xml:space="preserve"> &amp; Cabrera, 2016).</w:t>
      </w:r>
      <w:r w:rsidRPr="00476E97">
        <w:t xml:space="preserve"> </w:t>
      </w:r>
      <w:r>
        <w:t xml:space="preserve"> Latino parents identified how their parents were often harsh, neglectful and sometimes abusive.  This type of violence has been challenging for many to overcome, and has been a prime factor in low self-esteem and low self-confidence </w:t>
      </w:r>
      <w:r>
        <w:fldChar w:fldCharType="begin" w:fldLock="1"/>
      </w:r>
      <w:r>
        <w:instrText>ADDIN CSL_CITATION {"citationItems":[{"id":"ITEM-1","itemData":{"DOI":"10.1007/s10615-016-0589-y","ISBN":"1573-3343(Electronic),0091-1674(Print)","ISSN":"15733343","PMID":"121163328","abstract":"Effective and emotionally nurturing parenting practices constitute salient protective factors in the lives of children and youth. Although social workers have influenced in important ways the scholarship associated with the development and dissemination of culturally relevant evidence-based parenting interventions for underserved populations, low-income ethnic minorities continue to lack access to culturally relevant and efficacious parenting interventions in the United States due to widespread mental health disparities. Addressing this gap in service delivery is necessary, particularly because populations exposed to historical oppression and intense contextual adversity are at an increased risk for engaging in harsh parenting practices. The purpose of this paper is to reflect on the process of change that we have documented as a group of 130 underserved Latino/a immigrant parents were exposed to a culturally adapted evidence-based parenting intervention. An emphasis on describing the process of change leading to improved outcomes is relevant for clinical social workers engaged in the direct delivery of preventative or clinical parenting interventions. Thus, this manuscript will focus on issues of engagement and retention of parents, with important consideration to the importance of integrating evidence-based knowledge, cultural relevance, and key principles of social work practice. © 2016 Springer Science+Business Media New York","author":[{"dropping-particle":"","family":"Parra-Cardona","given":"José Rubén","non-dropping-particle":"","parse-names":false,"suffix":""},{"dropping-particle":"","family":"López-Zerón","given":"Gabriela","non-dropping-particle":"","parse-names":false,"suffix":""},{"dropping-particle":"","family":"Villa","given":"Monica","non-dropping-particle":"","parse-names":false,"suffix":""},{"dropping-particle":"","family":"Zamudio","given":"Efraín","non-dropping-particle":"","parse-names":false,"suffix":""},{"dropping-particle":"","family":"Escobar-Chew","given":"Ana Rocío","non-dropping-particle":"","parse-names":false,"suffix":""},{"dropping-particle":"","family":"Domenech Rodríguez","given":"Melanie M.","non-dropping-particle":"","parse-names":false,"suffix":""}],"container-title":"Clinical Social Work Journal","id":"ITEM-1","issue":"1","issued":{"date-parts":[["2017"]]},"page":"88-98","title":"Enhancing parenting practices with Latino/a immigrants: Integrating evidence-based knowledge and culture according to the voices of Latino/a parents","type":"article-journal","volume":"45"},"uris":["http://www.mendeley.com/documents/?uuid=452ca8c6-22ed-4a37-8edb-7e2adf3cfdde"]}],"mendeley":{"formattedCitation":"(Parra-Cardona et al., 2017)","plainTextFormattedCitation":"(Parra-Cardona et al., 2017)","previouslyFormattedCitation":"(Parra-Cardona et al., 2017)"},"properties":{"noteIndex":0},"schema":"https://github.com/citation-style-language/schema/raw/master/csl-citation.json"}</w:instrText>
      </w:r>
      <w:r>
        <w:fldChar w:fldCharType="separate"/>
      </w:r>
      <w:r w:rsidRPr="00B672C9">
        <w:rPr>
          <w:noProof/>
        </w:rPr>
        <w:t>(Parra-Cardona et al., 2017)</w:t>
      </w:r>
      <w:r>
        <w:fldChar w:fldCharType="end"/>
      </w:r>
      <w:r>
        <w:t xml:space="preserve">.  According to </w:t>
      </w:r>
      <w:proofErr w:type="spellStart"/>
      <w:r>
        <w:t>Aldoney</w:t>
      </w:r>
      <w:proofErr w:type="spellEnd"/>
      <w:r>
        <w:t xml:space="preserve"> and Cabrera</w:t>
      </w:r>
      <w:r w:rsidR="0020191C">
        <w:t xml:space="preserve"> </w:t>
      </w:r>
      <w:r>
        <w:t>(2016)</w:t>
      </w:r>
      <w:r w:rsidR="0020191C">
        <w:t>,</w:t>
      </w:r>
      <w:r>
        <w:t xml:space="preserve"> Latino parents </w:t>
      </w:r>
      <w:r w:rsidR="0020191C">
        <w:t>“</w:t>
      </w:r>
      <w:r>
        <w:t xml:space="preserve">felt conflicted” in knowing how to discipline their children in America, because the most common way they knew how to discipline included some type of physical punishment, which they learned during their own upbringing </w:t>
      </w:r>
      <w:r>
        <w:fldChar w:fldCharType="begin" w:fldLock="1"/>
      </w:r>
      <w:r>
        <w:instrText>ADDIN CSL_CITATION {"citationItems":[{"id":"ITEM-1","itemData":{"DOI":"10.1007/s10826-016-0510-x","ISBN":"1062-1024","ISSN":"10621024","PMID":"24245971","abstract":"AIMS: To explore attitudes towards medicines, polypharmacy and adherence in patients with chronic kidney disease (CKD)., BACKGROUND: Polypharmacy is common in CKD and associated with medication non-adherence., METHODS: As part of a mixed methodology project, a purposive sample of ten participants were recruited and interviewed to explore attitudes to medicines and reasons for adherent and non-adherent behaviour., RESULTS: Several reasons for non-adherence were reported. Interviewees described a variety of attitudes towards medicines. Complex medicine regimes were a frequently cited contributing factor in poor adherence. Concerns about or experience of side effects had a negative impact on adherence. Prioritisation of medicines was evident and the importance of communication with health professionals was a consistent theme., CONCLUSIONS: Non-adherence with prescribed medicines in CKD is a complex phenomenon, which has implications for clinical outcomes and cost. Adherent behaviour may change over time. Further research in this field is needed. No single intervention is likely to enhance adherence for all and clinicians should consider a variety of options to improve adherence with prescribed medicines. 2013 European Dialysis and Transplant Nurses Association/European Renal Care Association.","author":[{"dropping-particle":"","family":"Aldoney","given":"Daniela","non-dropping-particle":"","parse-names":false,"suffix":""},{"dropping-particle":"","family":"Cabrera","given":"Natasha J.","non-dropping-particle":"","parse-names":false,"suffix":""}],"container-title":"Journal of Child and Family Studies","id":"ITEM-1","issue":"12","issued":{"date-parts":[["2016"]]},"page":"3607-3618","title":"Raising American citizens: socialization goals of low-income immigrant Latino mothers and fathers of young children","type":"article-journal","volume":"25"},"uris":["http://www.mendeley.com/documents/?uuid=2eb926fb-6c12-4556-a9e8-2a820e70c76a"]}],"mendeley":{"formattedCitation":"(Aldoney &amp; Cabrera, 2016)","manualFormatting":"(p. 3611)","plainTextFormattedCitation":"(Aldoney &amp; Cabrera, 2016)","previouslyFormattedCitation":"(Aldoney &amp; Cabrera, 2016)"},"properties":{"noteIndex":0},"schema":"https://github.com/citation-style-language/schema/raw/master/csl-citation.json"}</w:instrText>
      </w:r>
      <w:r>
        <w:fldChar w:fldCharType="separate"/>
      </w:r>
      <w:r>
        <w:rPr>
          <w:noProof/>
        </w:rPr>
        <w:t>(p. 3611</w:t>
      </w:r>
      <w:r w:rsidRPr="00F87A23">
        <w:rPr>
          <w:noProof/>
        </w:rPr>
        <w:t>)</w:t>
      </w:r>
      <w:r>
        <w:fldChar w:fldCharType="end"/>
      </w:r>
      <w:r>
        <w:t>.  Though</w:t>
      </w:r>
      <w:r w:rsidR="002E3BF2">
        <w:t>,</w:t>
      </w:r>
      <w:r>
        <w:t xml:space="preserve"> </w:t>
      </w:r>
      <w:r>
        <w:lastRenderedPageBreak/>
        <w:t>their study also shows that parents are willing to learn about and incorporate new ways of discipline</w:t>
      </w:r>
      <w:r w:rsidR="000C4C1B">
        <w:t>,</w:t>
      </w:r>
      <w:r>
        <w:t xml:space="preserve"> like the use of ‘time out’ and taking away privileges.  </w:t>
      </w:r>
    </w:p>
    <w:p w14:paraId="709A9177" w14:textId="77777777" w:rsidR="00A81776" w:rsidRDefault="00A81776" w:rsidP="00A81776">
      <w:pPr>
        <w:spacing w:line="480" w:lineRule="auto"/>
        <w:ind w:firstLine="0"/>
        <w:rPr>
          <w:b/>
        </w:rPr>
      </w:pPr>
      <w:r>
        <w:rPr>
          <w:b/>
        </w:rPr>
        <w:t>Acculturation</w:t>
      </w:r>
    </w:p>
    <w:p w14:paraId="74CB6AE7" w14:textId="77777777" w:rsidR="00A81776" w:rsidRDefault="00A81776" w:rsidP="00A81776">
      <w:pPr>
        <w:spacing w:line="480" w:lineRule="auto"/>
        <w:ind w:firstLine="0"/>
      </w:pPr>
      <w:r>
        <w:tab/>
        <w:t xml:space="preserve">As Latino families immigrate into the Unites States, acculturation begins to take place.  Acculturation is the process of integrating one’s home culture with one’s host culture and becoming bicultural </w:t>
      </w:r>
      <w:r>
        <w:fldChar w:fldCharType="begin" w:fldLock="1"/>
      </w:r>
      <w:r>
        <w:instrText>ADDIN CSL_CITATION {"citationItems":[{"id":"ITEM-1","itemData":{"DOI":"10.1111/j.1545-5300.2012.01414.x","ISBN":"0014-7370","ISSN":"00147370","PMID":"23230979","abstract":"In the adolescent research literature, acculturation processes have been linked to the development of serious behavior problems in Hispanic adolescents, but not enough is known about how that process takes place. This article reports an investigation that sought to shed light on empirically plausible mechanisms by which family processes (i.e., familism and parenting practices) may operate as mediators of acculturation-related factors on adolescent problem behaviors among 167 Hispanic sixth- or seventh-grade early adolescents. SEM analyses identified an empirically plausible mediated pathway through which parenting practices may operate as a mediator of the effects of acculturation-related variables on adolescent problem behaviors. Second, although the role of familism as a mediator was not supported, the results did provide support for familism having indirect effects on behavior problems also through parenting practices. The findings are discussed in the context of existing research and clinical developments in the treatment of Hispanic adolescents and families.","author":[{"dropping-particle":"","family":"Santisteban","given":"Daniel A.","non-dropping-particle":"","parse-names":false,"suffix":""},{"dropping-particle":"","family":"Coatsworth","given":"J. Douglas","non-dropping-particle":"","parse-names":false,"suffix":""},{"dropping-particle":"","family":"Briones","given":"Ervin","non-dropping-particle":"","parse-names":false,"suffix":""},{"dropping-particle":"","family":"Kurtines","given":"William","non-dropping-particle":"","parse-names":false,"suffix":""},{"dropping-particle":"","family":"Szapocznik","given":"Jose","non-dropping-particle":"","parse-names":false,"suffix":""}],"container-title":"Family Process","id":"ITEM-1","issue":"4","issued":{"date-parts":[["2012"]]},"page":"470-482","title":"Beyond acculturation: An investigation of the relationship of familism and parenting to behavior problems in hispanic youth","type":"article-journal","volume":"51"},"uris":["http://www.mendeley.com/documents/?uuid=e367e89e-b668-4359-b771-fe10806c5da6"]},{"id":"ITEM-2","itemData":{"DOI":"10.1111/cdev.12341","ISBN":"0009-3920","ISSN":"14678624","PMID":"25644262","abstract":"The present study was designed to examine acculturative changes, and their effects on mental health and family functioning, in recent-immigrant Hispanic adolescents. A sample of 302 Hispanic adolescents was assessed five times over a 2½-year period. Participants completed measures of Hispanic and U.S. practices, collectivist and individualist values, and ethnic and U.S. identity at each time point. Baseline and Time 5 levels of mental health and family functioning were also assessed. Latent class growth analyses produced two-class solutions for practices, values, and identifications. Adolescents who increased over time in practices and values reported the most adaptive mental health and family functioning. Adolescents who did not change in any acculturation domain reported the least favorable mental health and family functioning.","author":[{"dropping-particle":"","family":"Schwartz","given":"S. J.","non-dropping-particle":"","parse-names":false,"suffix":""},{"dropping-particle":"","family":"Unger","given":"Jennifer B.","non-dropping-particle":"","parse-names":false,"suffix":""},{"dropping-particle":"","family":"Zamboanga","given":"Byron L.","non-dropping-particle":"","parse-names":false,"suffix":""},{"dropping-particle":"","family":"Córdova","given":"David","non-dropping-particle":"","parse-names":false,"suffix":""},{"dropping-particle":"","family":"Mason","given":"Craig A.","non-dropping-particle":"","parse-names":false,"suffix":""},{"dropping-particle":"","family":"Huang","given":"Shi","non-dropping-particle":"","parse-names":false,"suffix":""},{"dropping-particle":"","family":"Baezconde-Garbanati","given":"Lourdes","non-dropping-particle":"","parse-names":false,"suffix":""},{"dropping-particle":"","family":"Lorenzo-Blanco","given":"Elma I.","non-dropping-particle":"","parse-names":false,"suffix":""},{"dropping-particle":"","family":"Rosiers","given":"Sabrina E.","non-dropping-particle":"Des","parse-names":false,"suffix":""},{"dropping-particle":"","family":"Soto","given":"Daniel W.","non-dropping-particle":"","parse-names":false,"suffix":""},{"dropping-particle":"","family":"Villamar","given":"Juan A.","non-dropping-particle":"","parse-names":false,"suffix":""},{"dropping-particle":"","family":"Pattarroyo","given":"Monica","non-dropping-particle":"","parse-names":false,"suffix":""},{"dropping-particle":"","family":"Lizzi","given":"Karina M.","non-dropping-particle":"","parse-names":false,"suffix":""},{"dropping-particle":"","family":"Szapocznik","given":"José","non-dropping-particle":"","parse-names":false,"suffix":""}],"container-title":"Child Development","id":"ITEM-2","issue":"3","issued":{"date-parts":[["2015"]]},"page":"726-748","title":"Developmental trajectories of acculturation: Links with family functioning and mental health in recent-immigrant Hispanic adolescents","type":"article-journal","volume":"86"},"uris":["http://www.mendeley.com/documents/?uuid=4163668b-10db-4c15-9e46-b1162c1d9048"]}],"mendeley":{"formattedCitation":"(Santisteban et al., 2012; Schwartz et al., 2015)","plainTextFormattedCitation":"(Santisteban et al., 2012; Schwartz et al., 2015)","previouslyFormattedCitation":"(Santisteban et al., 2012; Schwartz et al., 2015)"},"properties":{"noteIndex":0},"schema":"https://github.com/citation-style-language/schema/raw/master/csl-citation.json"}</w:instrText>
      </w:r>
      <w:r>
        <w:fldChar w:fldCharType="separate"/>
      </w:r>
      <w:r w:rsidRPr="00D11567">
        <w:rPr>
          <w:noProof/>
        </w:rPr>
        <w:t>(Santisteban et al., 2012; Schwartz et al., 2015)</w:t>
      </w:r>
      <w:r>
        <w:fldChar w:fldCharType="end"/>
      </w:r>
      <w:r>
        <w:t xml:space="preserve">.  It is a difficult process, and each individual in a family influences the other members of the family as each person will acculturate at his/her own pace </w:t>
      </w:r>
      <w:r>
        <w:fldChar w:fldCharType="begin" w:fldLock="1"/>
      </w:r>
      <w:r>
        <w:instrText>ADDIN CSL_CITATION {"citationItems":[{"id":"ITEM-1","itemData":{"DOI":"10.1177/0192513X16687001","ISSN":"15525481","abstract":"© 2017, The Author(s) 2017. This study examined the relation between mothers’ and fathers’ psychological acculturation and parenting behaviors in two samples of Mexican-immigrant families. The middle childhood sample included 47 mothers, 38 fathers, and 46 children in families with children aged 9 to 12 years, and the early childhood sample included 185 mothers and 155 fathers in families with children aged 2 to 6 years. In both samples, compared with families in which fathers reported feeling connected only to Latino culture, fathers who reported feeling connected to both Latinos and Americans engaged in fewer aversive and withdrawn interactions and more warm interactions with children. In families where fathers reported feeling connected to both Latinos and Americans, mothers also engaged in fewer aversive and withdrawn interactions and more warm interactions with children. Results were consistent across the two samples and across different family member reports of parent–child interactions.","author":[{"dropping-particle":"","family":"Gassman-Pines","given":"Anna","non-dropping-particle":"","parse-names":false,"suffix":""},{"dropping-particle":"","family":"Skinner","given":"Ann T.","non-dropping-particle":"","parse-names":false,"suffix":""}],"container-title":"Journal of Family Issues","id":"ITEM-1","issue":"5","issued":{"date-parts":[["2018"]]},"page":"1139-1164","title":"Psychological acculturation and parenting behaviors in Mexican-immigrant families","type":"article-journal","volume":"39"},"uris":["http://www.mendeley.com/documents/?uuid=2bba1361-85ac-4f24-b5d1-90228a818943"]}],"mendeley":{"formattedCitation":"(Gassman-Pines &amp; Skinner, 2018)","plainTextFormattedCitation":"(Gassman-Pines &amp; Skinner, 2018)","previouslyFormattedCitation":"(Gassman-Pines &amp; Skinner, 2018)"},"properties":{"noteIndex":0},"schema":"https://github.com/citation-style-language/schema/raw/master/csl-citation.json"}</w:instrText>
      </w:r>
      <w:r>
        <w:fldChar w:fldCharType="separate"/>
      </w:r>
      <w:r w:rsidRPr="00E97974">
        <w:rPr>
          <w:noProof/>
        </w:rPr>
        <w:t>(Gassman-Pines &amp; Skinner, 2018)</w:t>
      </w:r>
      <w:r>
        <w:fldChar w:fldCharType="end"/>
      </w:r>
      <w:r>
        <w:t xml:space="preserve">.  </w:t>
      </w:r>
    </w:p>
    <w:p w14:paraId="3AD116AE" w14:textId="4F0FD550" w:rsidR="00A81776" w:rsidRPr="00DF424A" w:rsidRDefault="003C4061" w:rsidP="00A81776">
      <w:pPr>
        <w:spacing w:line="480" w:lineRule="auto"/>
        <w:ind w:firstLine="720"/>
      </w:pPr>
      <w:r>
        <w:t>As Schwartz</w:t>
      </w:r>
      <w:r w:rsidR="00C51EAB">
        <w:t xml:space="preserve"> and colleagues (2015) highlighted, </w:t>
      </w:r>
      <w:r w:rsidR="00A81776">
        <w:t>“</w:t>
      </w:r>
      <w:r w:rsidR="00C51EAB">
        <w:t>i</w:t>
      </w:r>
      <w:r w:rsidR="00A81776">
        <w:t xml:space="preserve">mmigrant and minority adolescents are confronted with the task of developing a sense of identity that balanced their cultural heritage with US culture” </w:t>
      </w:r>
      <w:r w:rsidR="00A81776">
        <w:fldChar w:fldCharType="begin" w:fldLock="1"/>
      </w:r>
      <w:r w:rsidR="00255806">
        <w:instrText>ADDIN CSL_CITATION {"citationItems":[{"id":"ITEM-1","itemData":{"DOI":"10.1111/cdev.12341","ISBN":"0009-3920","ISSN":"14678624","PMID":"25644262","abstract":"The present study was designed to examine acculturative changes, and their effects on mental health and family functioning, in recent-immigrant Hispanic adolescents. A sample of 302 Hispanic adolescents was assessed five times over a 2½-year period. Participants completed measures of Hispanic and U.S. practices, collectivist and individualist values, and ethnic and U.S. identity at each time point. Baseline and Time 5 levels of mental health and family functioning were also assessed. Latent class growth analyses produced two-class solutions for practices, values, and identifications. Adolescents who increased over time in practices and values reported the most adaptive mental health and family functioning. Adolescents who did not change in any acculturation domain reported the least favorable mental health and family functioning.","author":[{"dropping-particle":"","family":"Schwartz","given":"S. J.","non-dropping-particle":"","parse-names":false,"suffix":""},{"dropping-particle":"","family":"Unger","given":"Jennifer B.","non-dropping-particle":"","parse-names":false,"suffix":""},{"dropping-particle":"","family":"Zamboanga","given":"Byron L.","non-dropping-particle":"","parse-names":false,"suffix":""},{"dropping-particle":"","family":"Córdova","given":"David","non-dropping-particle":"","parse-names":false,"suffix":""},{"dropping-particle":"","family":"Mason","given":"Craig A.","non-dropping-particle":"","parse-names":false,"suffix":""},{"dropping-particle":"","family":"Huang","given":"Shi","non-dropping-particle":"","parse-names":false,"suffix":""},{"dropping-particle":"","family":"Baezconde-Garbanati","given":"Lourdes","non-dropping-particle":"","parse-names":false,"suffix":""},{"dropping-particle":"","family":"Lorenzo-Blanco","given":"Elma I.","non-dropping-particle":"","parse-names":false,"suffix":""},{"dropping-particle":"","family":"Rosiers","given":"Sabrina E.","non-dropping-particle":"Des","parse-names":false,"suffix":""},{"dropping-particle":"","family":"Soto","given":"Daniel W.","non-dropping-particle":"","parse-names":false,"suffix":""},{"dropping-particle":"","family":"Villamar","given":"Juan A.","non-dropping-particle":"","parse-names":false,"suffix":""},{"dropping-particle":"","family":"Pattarroyo","given":"Monica","non-dropping-particle":"","parse-names":false,"suffix":""},{"dropping-particle":"","family":"Lizzi","given":"Karina M.","non-dropping-particle":"","parse-names":false,"suffix":""},{"dropping-particle":"","family":"Szapocznik","given":"José","non-dropping-particle":"","parse-names":false,"suffix":""}],"container-title":"Child Development","id":"ITEM-1","issue":"3","issued":{"date-parts":[["2015"]]},"page":"726-748","title":"Developmental trajectories of acculturation: Links with family functioning and mental health in recent-immigrant Hispanic adolescents","type":"article-journal","volume":"86"},"uris":["http://www.mendeley.com/documents/?uuid=4163668b-10db-4c15-9e46-b1162c1d9048"]}],"mendeley":{"formattedCitation":"(Schwartz et al., 2015)","manualFormatting":"(p. 742)","plainTextFormattedCitation":"(Schwartz et al., 2015)","previouslyFormattedCitation":"(Schwartz et al., 2015)"},"properties":{"noteIndex":0},"schema":"https://github.com/citation-style-language/schema/raw/master/csl-citation.json"}</w:instrText>
      </w:r>
      <w:r w:rsidR="00A81776">
        <w:fldChar w:fldCharType="separate"/>
      </w:r>
      <w:r w:rsidR="00A81776" w:rsidRPr="00BE2075">
        <w:rPr>
          <w:noProof/>
        </w:rPr>
        <w:t>(</w:t>
      </w:r>
      <w:r w:rsidR="00A81776">
        <w:rPr>
          <w:noProof/>
        </w:rPr>
        <w:t>p. 742</w:t>
      </w:r>
      <w:r w:rsidR="00A81776" w:rsidRPr="00BE2075">
        <w:rPr>
          <w:noProof/>
        </w:rPr>
        <w:t>)</w:t>
      </w:r>
      <w:r w:rsidR="00A81776">
        <w:fldChar w:fldCharType="end"/>
      </w:r>
      <w:r w:rsidR="00A81776">
        <w:t>.</w:t>
      </w:r>
      <w:r w:rsidR="00A81776" w:rsidRPr="00643E87">
        <w:t xml:space="preserve"> </w:t>
      </w:r>
      <w:r w:rsidR="00A81776">
        <w:t xml:space="preserve">Latino parents feel the need to teach their children to integrate their traditions and to take what is good from both cultures to be bicultural </w:t>
      </w:r>
      <w:r w:rsidR="00A81776">
        <w:fldChar w:fldCharType="begin" w:fldLock="1"/>
      </w:r>
      <w:r w:rsidR="00A81776">
        <w:instrText>ADDIN CSL_CITATION {"citationItems":[{"id":"ITEM-1","itemData":{"DOI":"10.1111/famp.12190","ISBN":"0014-7370","ISSN":"15455300","PMID":"26503301","abstract":"Family therapists have a unique opportunity to contribute toward the reduction of widespread mental health disparities impacting diverse populations by developing applied lines of research focused on cultural adaptation. For example, although evidence-based prevention parent training (PT) interventions have been found to be efficacious with various Euro-American populations, there is a pressing need to understand which specific components of PT interventions are perceived by ethnic minority parents as having the highest impact on their parenting practices. Equally important is to examine the perceived cultural relevance of adapted PT interventions. This qualitative investigation had the primary objective of comparing and contrasting the perceived relevance of two culturally adapted versions of the efficacious parenting intervention known as Parent Management Training, the Oregon Model (PMTO). According to feasibility indicators provided by 112 Latino/a immigrant parents, as well as findings from a qualitative thematic analysis, the core parenting components across both adapted interventions were identified by the majority of research participants as relevant to their parenting practices. Participants exposed to the culturally enhanced intervention, which included culture-specific sessions, also reported high satisfaction with components exclusively focused on cultural issues that directly impact their parenting practices (e.g., immigration challenges, biculturalism). This investigation illustrates the relevant contributions that family therapy scholars can offer toward addressing mental health disparities, particularly as it refers to developing community-based prevention interventions that achieve a balance between evidence-based knowledge and cultural relevance.","author":[{"dropping-particle":"","family":"Parra-Cardona","given":"José Rubén","non-dropping-particle":"","parse-names":false,"suffix":""},{"dropping-particle":"","family":"López-Zerón","given":"Gabriela","non-dropping-particle":"","parse-names":false,"suffix":""},{"dropping-particle":"","family":"Domenech Rodríguez","given":"Melanie M.","non-dropping-particle":"","parse-names":false,"suffix":""},{"dropping-particle":"","family":"Escobar-Chew","given":"A. Rocío","non-dropping-particle":"","parse-names":false,"suffix":""},{"dropping-particle":"","family":"Whitehead","given":"Michael R.","non-dropping-particle":"","parse-names":false,"suffix":""},{"dropping-particle":"","family":"Sullivan","given":"Cris M.","non-dropping-particle":"","parse-names":false,"suffix":""},{"dropping-particle":"","family":"Bernal","given":"Guillermo","non-dropping-particle":"","parse-names":false,"suffix":""}],"container-title":"Family Process","id":"ITEM-1","issue":"2","issued":{"date-parts":[["2016"]]},"page":"321-337","title":"A balancing act: Integrating evidence-based knowledge and cultural relevance in a program of prevention parenting research with Latino/a immigrants","type":"article-journal","volume":"55"},"uris":["http://www.mendeley.com/documents/?uuid=d8d27587-dc47-48cc-b8f7-671a4f37667c"]},{"id":"ITEM-2","itemData":{"DOI":"10.1080/15332640802313320","ISBN":"1533-2640 (Print)\\r1533-2640 (Linking)","ISSN":"15332640","PMID":"18985171","abstract":"Focus groups were conducted with adolescents and parents as part of a larger study to understand the connection between acculturation and Hispanic/Latino adolescent substance use. Parents (n = 18) were all mothers and had an average age of 42 years. Students (n = 16) were 62% female and had an average age of 14 years. Results are summarized in five categories: culture/ethnic identity, acculturation, parent-child conflict/relationships, gender, and adolescent substance use. Parents and adolescents held similar views in some areas (e.g., pride in ethnic identity and changes in language use), but diverged in others (e.g., indicators of acculturation, gender differences in parenting, and ideas of freedom and independence). Participants in the focus groups did not endorse the association between acculturation and substance use that has been detected in quantitative studies. Implications for substance use prevention and treatment programs are discussed.","author":[{"dropping-particle":"","family":"Wagner","given":"Karla D.","non-dropping-particle":"","parse-names":false,"suffix":""},{"dropping-particle":"","family":"Ritt-Olson","given":"Anamara","non-dropping-particle":"","parse-names":false,"suffix":""},{"dropping-particle":"","family":"Soto","given":"Daniel W.","non-dropping-particle":"","parse-names":false,"suffix":""},{"dropping-particle":"","family":"Rodriguez","given":"Yaneth L.","non-dropping-particle":"","parse-names":false,"suffix":""},{"dropping-particle":"","family":"Baezconde-Garbanati","given":"Lourdes","non-dropping-particle":"","parse-names":false,"suffix":""},{"dropping-particle":"","family":"Unger","given":"Jennifer B.","non-dropping-particle":"","parse-names":false,"suffix":""}],"container-title":"Journal of Ethnicity in Substance Abuse","id":"ITEM-2","issue":"3","issued":{"date-parts":[["2008"]]},"page":"304-327","title":"The role of acculturation, parenting, and family in hispanic/latino adolescent substance use: Findings from a qualitative analysis","type":"article-journal","volume":"7"},"uris":["http://www.mendeley.com/documents/?uuid=3f97dc6c-4fab-412a-a8b5-855a0ca2898c"]}],"mendeley":{"formattedCitation":"(Parra-Cardona et al., 2016; Wagner et al., 2008)","plainTextFormattedCitation":"(Parra-Cardona et al., 2016; Wagner et al., 2008)","previouslyFormattedCitation":"(Parra-Cardona et al., 2016; Wagner et al., 2008)"},"properties":{"noteIndex":0},"schema":"https://github.com/citation-style-language/schema/raw/master/csl-citation.json"}</w:instrText>
      </w:r>
      <w:r w:rsidR="00A81776">
        <w:fldChar w:fldCharType="separate"/>
      </w:r>
      <w:r w:rsidR="00A81776" w:rsidRPr="00982FD4">
        <w:rPr>
          <w:noProof/>
        </w:rPr>
        <w:t>(Parra-Cardona et al., 2016; Wagner et al., 2008)</w:t>
      </w:r>
      <w:r w:rsidR="00A81776">
        <w:fldChar w:fldCharType="end"/>
      </w:r>
      <w:r w:rsidR="00A81776">
        <w:t xml:space="preserve">.  These parents understand the value in being multicultural in that they have learned to respect the cultures of others by valuing their own. </w:t>
      </w:r>
      <w:r w:rsidR="00A81776" w:rsidRPr="00DA19F6">
        <w:t xml:space="preserve"> </w:t>
      </w:r>
    </w:p>
    <w:p w14:paraId="025FE74F" w14:textId="77777777" w:rsidR="00A81776" w:rsidRDefault="00A81776" w:rsidP="00A81776">
      <w:pPr>
        <w:spacing w:line="480" w:lineRule="auto"/>
        <w:ind w:firstLine="0"/>
        <w:rPr>
          <w:b/>
        </w:rPr>
      </w:pPr>
      <w:r>
        <w:rPr>
          <w:b/>
        </w:rPr>
        <w:t>The Acculturation Gap</w:t>
      </w:r>
    </w:p>
    <w:p w14:paraId="343969DD" w14:textId="22B5024E" w:rsidR="00A81776" w:rsidRDefault="00A81776" w:rsidP="00A81776">
      <w:pPr>
        <w:spacing w:line="480" w:lineRule="auto"/>
        <w:ind w:firstLine="0"/>
      </w:pPr>
      <w:r>
        <w:rPr>
          <w:b/>
        </w:rPr>
        <w:tab/>
      </w:r>
      <w:r w:rsidR="00607BF1">
        <w:t>Research supports</w:t>
      </w:r>
      <w:r>
        <w:t xml:space="preserve"> that the longer immigrant families are in the United States, the higher the rates of adolescent behavior problems and drug use are found </w:t>
      </w:r>
      <w:r>
        <w:fldChar w:fldCharType="begin" w:fldLock="1"/>
      </w:r>
      <w:r>
        <w:instrText>ADDIN CSL_CITATION {"citationItems":[{"id":"ITEM-1","itemData":{"DOI":"10.1111/j.1545-5300.2012.01414.x","ISBN":"0014-7370","ISSN":"00147370","PMID":"23230979","abstract":"In the adolescent research literature, acculturation processes have been linked to the development of serious behavior problems in Hispanic adolescents, but not enough is known about how that process takes place. This article reports an investigation that sought to shed light on empirically plausible mechanisms by which family processes (i.e., familism and parenting practices) may operate as mediators of acculturation-related factors on adolescent problem behaviors among 167 Hispanic sixth- or seventh-grade early adolescents. SEM analyses identified an empirically plausible mediated pathway through which parenting practices may operate as a mediator of the effects of acculturation-related variables on adolescent problem behaviors. Second, although the role of familism as a mediator was not supported, the results did provide support for familism having indirect effects on behavior problems also through parenting practices. The findings are discussed in the context of existing research and clinical developments in the treatment of Hispanic adolescents and families.","author":[{"dropping-particle":"","family":"Santisteban","given":"Daniel A.","non-dropping-particle":"","parse-names":false,"suffix":""},{"dropping-particle":"","family":"Coatsworth","given":"J. Douglas","non-dropping-particle":"","parse-names":false,"suffix":""},{"dropping-particle":"","family":"Briones","given":"Ervin","non-dropping-particle":"","parse-names":false,"suffix":""},{"dropping-particle":"","family":"Kurtines","given":"William","non-dropping-particle":"","parse-names":false,"suffix":""},{"dropping-particle":"","family":"Szapocznik","given":"Jose","non-dropping-particle":"","parse-names":false,"suffix":""}],"container-title":"Family Process","id":"ITEM-1","issue":"4","issued":{"date-parts":[["2012"]]},"page":"470-482","title":"Beyond acculturation: An investigation of the relationship of familism and parenting to behavior problems in hispanic youth","type":"article-journal","volume":"51"},"uris":["http://www.mendeley.com/documents/?uuid=e367e89e-b668-4359-b771-fe10806c5da6"]}],"mendeley":{"formattedCitation":"(Santisteban et al., 2012)","plainTextFormattedCitation":"(Santisteban et al., 2012)","previouslyFormattedCitation":"(Santisteban et al., 2012)"},"properties":{"noteIndex":0},"schema":"https://github.com/citation-style-language/schema/raw/master/csl-citation.json"}</w:instrText>
      </w:r>
      <w:r>
        <w:fldChar w:fldCharType="separate"/>
      </w:r>
      <w:r w:rsidRPr="00CE497F">
        <w:rPr>
          <w:noProof/>
        </w:rPr>
        <w:t>(Santisteban et al., 2012)</w:t>
      </w:r>
      <w:r>
        <w:fldChar w:fldCharType="end"/>
      </w:r>
      <w:r>
        <w:t xml:space="preserve">.  The reason for this is primarily found in an acculturation gap.  Most often, when families immigrate into a new culture with a new language, the children and young people in the home will acculturate faster than the parents or elderly </w:t>
      </w:r>
      <w:r>
        <w:fldChar w:fldCharType="begin" w:fldLock="1"/>
      </w:r>
      <w:r w:rsidR="00190892">
        <w:instrText>ADDIN CSL_CITATION {"citationItems":[{"id":"ITEM-1","itemData":{"DOI":"10.1007/s10964-015-0408-8","ISSN":"15736601","PMID":"26759225","abstract":"The acculturation gap-distress model purports that immigrant children acculturate faster than do their parents, resulting in an acculturation gap that leads to family and youth maladjustment. However, empirical support for the acculturation gap-distress model has been inconclusive. In the current study, 428 Mexican--American adolescents (50.2 % female) and their primary caregivers independently completed questionnaires assessing their levels of American and Mexican cultural orientation, family functioning, and youth adjustment. Contrary to the acculturation gap-distress model, acculturation gaps were not associated with poorer family or youth functioning. Rather, adolescents with higher levels of Mexican cultural orientations showed positive outcomes, regardless of their parents' orientations to either American or Mexican cultures. Findings suggest that youths' heritage cultural maintenance may be most important for their adjustment.","author":[{"dropping-particle":"","family":"Telzer","given":"Eva H.","non-dropping-particle":"","parse-names":false,"suffix":""},{"dropping-particle":"","family":"Yuen","given":"Cynthia","non-dropping-particle":"","parse-names":false,"suffix":""},{"dropping-particle":"","family":"Gonzales","given":"Nancy","non-dropping-particle":"","parse-names":false,"suffix":""},{"dropping-particle":"","family":"Fuligni","given":"Andrew J.","non-dropping-particle":"","parse-names":false,"suffix":""}],"container-title":"Journal of Youth and Adolescence","id":"ITEM-1","issue":"7","issued":{"date-parts":[["2016"]]},"page":"1412-1425","title":"Filling gaps in the acculturation gap-distress model: Heritage cultural maintenance and adjustment in Mexican–American families","type":"article-journal","volume":"45"},"uris":["http://www.mendeley.com/documents/?uuid=8e35e431-0f34-42dc-92f2-8e2f90f5531a"]}],"mendeley":{"formattedCitation":"(Telzer et al., 2016)","plainTextFormattedCitation":"(Telzer et al., 2016)","previouslyFormattedCitation":"(Telzer et al., 2016)"},"properties":{"noteIndex":0},"schema":"https://github.com/citation-style-language/schema/raw/master/csl-citation.json"}</w:instrText>
      </w:r>
      <w:r>
        <w:fldChar w:fldCharType="separate"/>
      </w:r>
      <w:r w:rsidR="00E21223" w:rsidRPr="00E21223">
        <w:rPr>
          <w:noProof/>
        </w:rPr>
        <w:t>(Telzer et al., 2016)</w:t>
      </w:r>
      <w:r>
        <w:fldChar w:fldCharType="end"/>
      </w:r>
      <w:r>
        <w:t xml:space="preserve">.  </w:t>
      </w:r>
      <w:r w:rsidR="0002262D">
        <w:t>This acculturation gap can</w:t>
      </w:r>
      <w:r>
        <w:t xml:space="preserve"> </w:t>
      </w:r>
      <w:r w:rsidR="0002262D">
        <w:t>“</w:t>
      </w:r>
      <w:r>
        <w:t>serve as an intergenerational stressor,</w:t>
      </w:r>
      <w:r w:rsidR="005213F0">
        <w:t xml:space="preserve">” and often </w:t>
      </w:r>
      <w:r w:rsidR="00F47B05">
        <w:t>develops into “</w:t>
      </w:r>
      <w:r>
        <w:t xml:space="preserve">increased conflict and maladaptive outcomes” </w:t>
      </w:r>
      <w:r>
        <w:fldChar w:fldCharType="begin" w:fldLock="1"/>
      </w:r>
      <w:r w:rsidR="00190892">
        <w:instrText>ADDIN CSL_CITATION {"citationItems":[{"id":"ITEM-1","itemData":{"DOI":"10.1007/s10566-016-9367-9","ISBN":"1573-3319(Electronic),1053-1890(Print)","ISSN":"10531890","abstract":"Abstract&amp;nbsp;&amp;nbsp;Thermal oxidation of GaN was conducted at 700–900C with O2, N2, and Ar as carrier gases for 525–630 Torr of H2O vapor. Upon oxidation of both GaN powders and n-GaN epilayers, the monoclinic β-Ga2O3 phase was identified using glancing angle x-ray diffraction. The chemical composition of the oxide was verified using x-ray photoelectron spectroscopy. In experiments conducted using GaN powder, the oxide grew most rapidly when O2 was the carrier gas for H2O. The same result was obtained on n-type GaN epilayers. Furthermore, the thickness of the oxide grown in H2O with O2 as the carrier gas was found to be proportional to the oxidation time at all temperatures studied, and an activation energy of 21010 kJ/mol was obtained. Scanning electron microscopy revealed a smoother surface after wet oxidation than was reported previously for dry oxidation. However, cross-sectional transmission electron microscopy revealed that the wet oxide/GaN interface was irregular and non-ideal for devicefabrication, even more so than the dry oxide/GaN interface. This observation was consistent with poor electrical properties.","author":[{"dropping-particle":"","family":"Frazer","given":"Andrew L.","non-dropping-particle":"","parse-names":false,"suffix":""},{"dropping-particle":"","family":"Rubens","given":"Sonia","non-dropping-particle":"","parse-names":false,"suffix":""},{"dropping-particle":"","family":"Johnson-Motoyama","given":"Michelle","non-dropping-particle":"","parse-names":false,"suffix":""},{"dropping-particle":"","family":"DiPierro","given":"Moneika","non-dropping-particle":"","parse-names":false,"suffix":""},{"dropping-particle":"","family":"Fite","given":"Paula J.","non-dropping-particle":"","parse-names":false,"suffix":""}],"container-title":"Child and Youth Care Forum","id":"ITEM-1","issue":"1","issued":{"date-parts":[["2017"]]},"page":"19-33","title":"Acculturation dissonance, acculturation strategy, depressive symptoms, and delinquency in Latina/o adolescents","type":"article-journal","volume":"46"},"uris":["http://www.mendeley.com/documents/?uuid=35cdda65-3353-4f6a-808e-716641f9afc1"]}],"mendeley":{"formattedCitation":"(Frazer et al., 2017)","manualFormatting":"(Frazer, Rubens, Johnson-Motoyama, DiPierro, &amp; Fite, 2017, p. 22)","plainTextFormattedCitation":"(Frazer et al., 2017)","previouslyFormattedCitation":"(Frazer et al., 2017)"},"properties":{"noteIndex":0},"schema":"https://github.com/citation-style-language/schema/raw/master/csl-citation.json"}</w:instrText>
      </w:r>
      <w:r>
        <w:fldChar w:fldCharType="separate"/>
      </w:r>
      <w:r w:rsidRPr="00896D3A">
        <w:rPr>
          <w:noProof/>
        </w:rPr>
        <w:t>(Frazer, Rubens, Johnson-Motoyama, DiPierro, &amp; Fite, 2017</w:t>
      </w:r>
      <w:r>
        <w:rPr>
          <w:noProof/>
        </w:rPr>
        <w:t>, p. 22</w:t>
      </w:r>
      <w:r w:rsidRPr="00896D3A">
        <w:rPr>
          <w:noProof/>
        </w:rPr>
        <w:t>)</w:t>
      </w:r>
      <w:r>
        <w:fldChar w:fldCharType="end"/>
      </w:r>
      <w:r w:rsidR="00545E1F">
        <w:t>.</w:t>
      </w:r>
    </w:p>
    <w:p w14:paraId="199F048D" w14:textId="241A4AC1" w:rsidR="00A81776" w:rsidRDefault="00A81776" w:rsidP="00A81776">
      <w:pPr>
        <w:spacing w:line="480" w:lineRule="auto"/>
        <w:ind w:firstLine="720"/>
      </w:pPr>
      <w:r>
        <w:lastRenderedPageBreak/>
        <w:t xml:space="preserve">Parents explained how difficult it is to discipline their kids using traditional Latino ways that include spanking.  One parent expressed how his children would threaten to call the police if the father gave them a spanking </w:t>
      </w:r>
      <w:r>
        <w:fldChar w:fldCharType="begin" w:fldLock="1"/>
      </w:r>
      <w:r>
        <w:instrText>ADDIN CSL_CITATION {"citationItems":[{"id":"ITEM-1","itemData":{"DOI":"10.1111/j.1545-5300.2009.01278.x","ISBN":"1545-5300","ISSN":"00147370","PMID":"19579906","abstract":"Despite the unique and challenging circumstances confronting Latino immigrant families, debate still exists as to the need to culturally adapt evidence-based interventions for dissemination with this population. Following the grounded theory approach, the current qualitative investigation utilized focus group interviews with 83 Latino immigrant parents to explore the relevance of culturally adapting an evidence-based parenting intervention to be disseminated within this population. Findings from this study indicate that Latino immigrant parents want to participate in a culturally adapted parenting intervention as long as it is culturally relevant, respectful, and responsive to their life experiences. Research results also suggest that the parenting skills participants seek to enhance are among those commonly targeted by evidence-based parenting interventions. This study contributes to the cultural adaptation/fidelity balance debate by highlighting the necessity of exploring ways to develop culturally adapted interventions characterized by high cultural relevance, as well as high fidelity to the core components that have established efficacy for evidence-based parenting interventions.","author":[{"dropping-particle":"","family":"Parra Cardona","given":"José Rubén","non-dropping-particle":"","parse-names":false,"suffix":""},{"dropping-particle":"","family":"Holtrop","given":"Kendal","non-dropping-particle":"","parse-names":false,"suffix":""},{"dropping-particle":"","family":"CÓrdova","given":"David","non-dropping-particle":"","parse-names":false,"suffix":""},{"dropping-particle":"","family":"Escobar-Chew","given":"Ana Rocio","non-dropping-particle":"","parse-names":false,"suffix":""},{"dropping-particle":"","family":"Horsford","given":"Sheena","non-dropping-particle":"","parse-names":false,"suffix":""},{"dropping-particle":"","family":"Tams","given":"Lisa","non-dropping-particle":"","parse-names":false,"suffix":""},{"dropping-particle":"","family":"Villarruel","given":"Francisco A.","non-dropping-particle":"","parse-names":false,"suffix":""},{"dropping-particle":"","family":"Villalobos","given":"Graciela","non-dropping-particle":"","parse-names":false,"suffix":""},{"dropping-particle":"","family":"Dates","given":"Brian","non-dropping-particle":"","parse-names":false,"suffix":""},{"dropping-particle":"","family":"Anthony","given":"James C.","non-dropping-particle":"","parse-names":false,"suffix":""},{"dropping-particle":"","family":"Fitzgerald","given":"Hiram E.","non-dropping-particle":"","parse-names":false,"suffix":""}],"container-title":"Family Process","id":"ITEM-1","issue":"2","issued":{"date-parts":[["2009"]]},"page":"211-231","title":"Queremos aprender: Latino immigrants' call to integrate cultural adaptation with best practice knowledge in a parenting intervention","type":"article-journal","volume":"48"},"uris":["http://www.mendeley.com/documents/?uuid=37703271-6913-47ec-ad87-6b2e054feb9f"]}],"mendeley":{"formattedCitation":"(Parra Cardona et al., 2009)","plainTextFormattedCitation":"(Parra Cardona et al., 2009)","previouslyFormattedCitation":"(Parra Cardona et al., 2009)"},"properties":{"noteIndex":0},"schema":"https://github.com/citation-style-language/schema/raw/master/csl-citation.json"}</w:instrText>
      </w:r>
      <w:r>
        <w:fldChar w:fldCharType="separate"/>
      </w:r>
      <w:r w:rsidRPr="004707CF">
        <w:rPr>
          <w:noProof/>
        </w:rPr>
        <w:t>(Parra Cardona et al., 2009)</w:t>
      </w:r>
      <w:r>
        <w:fldChar w:fldCharType="end"/>
      </w:r>
      <w:r>
        <w:t xml:space="preserve">.  Not only do Latino parents need to change their discipline strategies, they also notice that the acculturation gap slowly causes their family to divide more, and not stay as close as they would like </w:t>
      </w:r>
      <w:r>
        <w:fldChar w:fldCharType="begin" w:fldLock="1"/>
      </w:r>
      <w:r>
        <w:instrText>ADDIN CSL_CITATION {"citationItems":[{"id":"ITEM-1","itemData":{"DOI":"10.1080/15332640802313320","ISBN":"1533-2640 (Print)\\r1533-2640 (Linking)","ISSN":"15332640","PMID":"18985171","abstract":"Focus groups were conducted with adolescents and parents as part of a larger study to understand the connection between acculturation and Hispanic/Latino adolescent substance use. Parents (n = 18) were all mothers and had an average age of 42 years. Students (n = 16) were 62% female and had an average age of 14 years. Results are summarized in five categories: culture/ethnic identity, acculturation, parent-child conflict/relationships, gender, and adolescent substance use. Parents and adolescents held similar views in some areas (e.g., pride in ethnic identity and changes in language use), but diverged in others (e.g., indicators of acculturation, gender differences in parenting, and ideas of freedom and independence). Participants in the focus groups did not endorse the association between acculturation and substance use that has been detected in quantitative studies. Implications for substance use prevention and treatment programs are discussed.","author":[{"dropping-particle":"","family":"Wagner","given":"Karla D.","non-dropping-particle":"","parse-names":false,"suffix":""},{"dropping-particle":"","family":"Ritt-Olson","given":"Anamara","non-dropping-particle":"","parse-names":false,"suffix":""},{"dropping-particle":"","family":"Soto","given":"Daniel W.","non-dropping-particle":"","parse-names":false,"suffix":""},{"dropping-particle":"","family":"Rodriguez","given":"Yaneth L.","non-dropping-particle":"","parse-names":false,"suffix":""},{"dropping-particle":"","family":"Baezconde-Garbanati","given":"Lourdes","non-dropping-particle":"","parse-names":false,"suffix":""},{"dropping-particle":"","family":"Unger","given":"Jennifer B.","non-dropping-particle":"","parse-names":false,"suffix":""}],"container-title":"Journal of Ethnicity in Substance Abuse","id":"ITEM-1","issue":"3","issued":{"date-parts":[["2008"]]},"page":"304-327","title":"The role of acculturation, parenting, and family in hispanic/latino adolescent substance use: Findings from a qualitative analysis","type":"article-journal","volume":"7"},"uris":["http://www.mendeley.com/documents/?uuid=3f97dc6c-4fab-412a-a8b5-855a0ca2898c"]}],"mendeley":{"formattedCitation":"(Wagner et al., 2008)","plainTextFormattedCitation":"(Wagner et al., 2008)","previouslyFormattedCitation":"(Wagner et al., 2008)"},"properties":{"noteIndex":0},"schema":"https://github.com/citation-style-language/schema/raw/master/csl-citation.json"}</w:instrText>
      </w:r>
      <w:r>
        <w:fldChar w:fldCharType="separate"/>
      </w:r>
      <w:r w:rsidRPr="00DE4275">
        <w:rPr>
          <w:noProof/>
        </w:rPr>
        <w:t>(Wagner et al., 2008)</w:t>
      </w:r>
      <w:r>
        <w:fldChar w:fldCharType="end"/>
      </w:r>
      <w:r>
        <w:t>.  This hits them in their value of familism, one of their core Latino values.</w:t>
      </w:r>
    </w:p>
    <w:p w14:paraId="047E67B9" w14:textId="0C01B8C1" w:rsidR="00A81776" w:rsidRPr="00D3051A" w:rsidRDefault="00A81776" w:rsidP="00A81776">
      <w:pPr>
        <w:spacing w:line="480" w:lineRule="auto"/>
        <w:ind w:firstLine="720"/>
      </w:pPr>
      <w:r>
        <w:t xml:space="preserve">Children have expressed how difficult it is that their parents have not acculturated as well as they have, so they feel that their parents cannot understand them </w:t>
      </w:r>
      <w:r>
        <w:fldChar w:fldCharType="begin" w:fldLock="1"/>
      </w:r>
      <w:r>
        <w:instrText>ADDIN CSL_CITATION {"citationItems":[{"id":"ITEM-1","itemData":{"DOI":"10.1080/15332640802313320","ISBN":"1533-2640 (Print)\\r1533-2640 (Linking)","ISSN":"15332640","PMID":"18985171","abstract":"Focus groups were conducted with adolescents and parents as part of a larger study to understand the connection between acculturation and Hispanic/Latino adolescent substance use. Parents (n = 18) were all mothers and had an average age of 42 years. Students (n = 16) were 62% female and had an average age of 14 years. Results are summarized in five categories: culture/ethnic identity, acculturation, parent-child conflict/relationships, gender, and adolescent substance use. Parents and adolescents held similar views in some areas (e.g., pride in ethnic identity and changes in language use), but diverged in others (e.g., indicators of acculturation, gender differences in parenting, and ideas of freedom and independence). Participants in the focus groups did not endorse the association between acculturation and substance use that has been detected in quantitative studies. Implications for substance use prevention and treatment programs are discussed.","author":[{"dropping-particle":"","family":"Wagner","given":"Karla D.","non-dropping-particle":"","parse-names":false,"suffix":""},{"dropping-particle":"","family":"Ritt-Olson","given":"Anamara","non-dropping-particle":"","parse-names":false,"suffix":""},{"dropping-particle":"","family":"Soto","given":"Daniel W.","non-dropping-particle":"","parse-names":false,"suffix":""},{"dropping-particle":"","family":"Rodriguez","given":"Yaneth L.","non-dropping-particle":"","parse-names":false,"suffix":""},{"dropping-particle":"","family":"Baezconde-Garbanati","given":"Lourdes","non-dropping-particle":"","parse-names":false,"suffix":""},{"dropping-particle":"","family":"Unger","given":"Jennifer B.","non-dropping-particle":"","parse-names":false,"suffix":""}],"container-title":"Journal of Ethnicity in Substance Abuse","id":"ITEM-1","issue":"3","issued":{"date-parts":[["2008"]]},"page":"304-327","title":"The role of acculturation, parenting, and family in hispanic/latino adolescent substance use: Findings from a qualitative analysis","type":"article-journal","volume":"7"},"uris":["http://www.mendeley.com/documents/?uuid=3f97dc6c-4fab-412a-a8b5-855a0ca2898c"]}],"mendeley":{"formattedCitation":"(Wagner et al., 2008)","plainTextFormattedCitation":"(Wagner et al., 2008)","previouslyFormattedCitation":"(Wagner et al., 2008)"},"properties":{"noteIndex":0},"schema":"https://github.com/citation-style-language/schema/raw/master/csl-citation.json"}</w:instrText>
      </w:r>
      <w:r>
        <w:fldChar w:fldCharType="separate"/>
      </w:r>
      <w:r w:rsidRPr="00DE4275">
        <w:rPr>
          <w:noProof/>
        </w:rPr>
        <w:t>(Wagner et al., 2008)</w:t>
      </w:r>
      <w:r>
        <w:fldChar w:fldCharType="end"/>
      </w:r>
      <w:r w:rsidR="006B5F74">
        <w:t>.</w:t>
      </w:r>
      <w:r>
        <w:t xml:space="preserve">  They have expressed many stressors and trials in acculturating faster than their parents, as will be discussed in more detail below.  However, adolescents who were able to maintain more of their Latino traditions and values showed smoother and more positive adjustment in the acculturation process </w:t>
      </w:r>
      <w:r>
        <w:fldChar w:fldCharType="begin" w:fldLock="1"/>
      </w:r>
      <w:r>
        <w:instrText>ADDIN CSL_CITATION {"citationItems":[{"id":"ITEM-1","itemData":{"DOI":"10.1007/s10964-015-0408-8","ISSN":"15736601","PMID":"26759225","abstract":"The acculturation gap-distress model purports that immigrant children acculturate faster than do their parents, resulting in an acculturation gap that leads to family and youth maladjustment. However, empirical support for the acculturation gap-distress model has been inconclusive. In the current study, 428 Mexican--American adolescents (50.2 % female) and their primary caregivers independently completed questionnaires assessing their levels of American and Mexican cultural orientation, family functioning, and youth adjustment. Contrary to the acculturation gap-distress model, acculturation gaps were not associated with poorer family or youth functioning. Rather, adolescents with higher levels of Mexican cultural orientations showed positive outcomes, regardless of their parents' orientations to either American or Mexican cultures. Findings suggest that youths' heritage cultural maintenance may be most important for their adjustment.","author":[{"dropping-particle":"","family":"Telzer","given":"Eva H.","non-dropping-particle":"","parse-names":false,"suffix":""},{"dropping-particle":"","family":"Yuen","given":"Cynthia","non-dropping-particle":"","parse-names":false,"suffix":""},{"dropping-particle":"","family":"Gonzales","given":"Nancy","non-dropping-particle":"","parse-names":false,"suffix":""},{"dropping-particle":"","family":"Fuligni","given":"Andrew J.","non-dropping-particle":"","parse-names":false,"suffix":""}],"container-title":"Journal of Youth and Adolescence","id":"ITEM-1","issue":"7","issued":{"date-parts":[["2016"]]},"page":"1412-1425","title":"Filling gaps in the acculturation gap-distress model: Heritage cultural maintenance and adjustment in Mexican–American families","type":"article-journal","volume":"45"},"uris":["http://www.mendeley.com/documents/?uuid=8e35e431-0f34-42dc-92f2-8e2f90f5531a"]}],"mendeley":{"formattedCitation":"(Telzer et al., 2016)","plainTextFormattedCitation":"(Telzer et al., 2016)","previouslyFormattedCitation":"(Telzer et al., 2016)"},"properties":{"noteIndex":0},"schema":"https://github.com/citation-style-language/schema/raw/master/csl-citation.json"}</w:instrText>
      </w:r>
      <w:r>
        <w:fldChar w:fldCharType="separate"/>
      </w:r>
      <w:r w:rsidRPr="00295181">
        <w:rPr>
          <w:noProof/>
        </w:rPr>
        <w:t>(Telzer et al., 2016)</w:t>
      </w:r>
      <w:r>
        <w:fldChar w:fldCharType="end"/>
      </w:r>
      <w:r w:rsidR="00315603">
        <w:t>,</w:t>
      </w:r>
      <w:r>
        <w:t xml:space="preserve"> and</w:t>
      </w:r>
      <w:r w:rsidRPr="00896D86">
        <w:t xml:space="preserve"> </w:t>
      </w:r>
      <w:r>
        <w:t>less behavior problems and substance abuse</w:t>
      </w:r>
      <w:r w:rsidR="006B5F74">
        <w:t xml:space="preserve"> </w:t>
      </w:r>
      <w:r>
        <w:fldChar w:fldCharType="begin" w:fldLock="1"/>
      </w:r>
      <w:r>
        <w:instrText>ADDIN CSL_CITATION {"citationItems":[{"id":"ITEM-1","itemData":{"DOI":"10.1111/j.1545-5300.2012.01414.x","ISBN":"0014-7370","ISSN":"00147370","PMID":"23230979","abstract":"In the adolescent research literature, acculturation processes have been linked to the development of serious behavior problems in Hispanic adolescents, but not enough is known about how that process takes place. This article reports an investigation that sought to shed light on empirically plausible mechanisms by which family processes (i.e., familism and parenting practices) may operate as mediators of acculturation-related factors on adolescent problem behaviors among 167 Hispanic sixth- or seventh-grade early adolescents. SEM analyses identified an empirically plausible mediated pathway through which parenting practices may operate as a mediator of the effects of acculturation-related variables on adolescent problem behaviors. Second, although the role of familism as a mediator was not supported, the results did provide support for familism having indirect effects on behavior problems also through parenting practices. The findings are discussed in the context of existing research and clinical developments in the treatment of Hispanic adolescents and families.","author":[{"dropping-particle":"","family":"Santisteban","given":"Daniel A.","non-dropping-particle":"","parse-names":false,"suffix":""},{"dropping-particle":"","family":"Coatsworth","given":"J. Douglas","non-dropping-particle":"","parse-names":false,"suffix":""},{"dropping-particle":"","family":"Briones","given":"Ervin","non-dropping-particle":"","parse-names":false,"suffix":""},{"dropping-particle":"","family":"Kurtines","given":"William","non-dropping-particle":"","parse-names":false,"suffix":""},{"dropping-particle":"","family":"Szapocznik","given":"Jose","non-dropping-particle":"","parse-names":false,"suffix":""}],"container-title":"Family Process","id":"ITEM-1","issue":"4","issued":{"date-parts":[["2012"]]},"page":"470-482","title":"Beyond acculturation: An investigation of the relationship of familism and parenting to behavior problems in hispanic youth","type":"article-journal","volume":"51"},"uris":["http://www.mendeley.com/documents/?uuid=e367e89e-b668-4359-b771-fe10806c5da6"]}],"mendeley":{"formattedCitation":"(Santisteban et al., 2012)","plainTextFormattedCitation":"(Santisteban et al., 2012)","previouslyFormattedCitation":"(Santisteban et al., 2012)"},"properties":{"noteIndex":0},"schema":"https://github.com/citation-style-language/schema/raw/master/csl-citation.json"}</w:instrText>
      </w:r>
      <w:r>
        <w:fldChar w:fldCharType="separate"/>
      </w:r>
      <w:r w:rsidRPr="006C10DE">
        <w:rPr>
          <w:noProof/>
        </w:rPr>
        <w:t>(Santisteban et al., 2012)</w:t>
      </w:r>
      <w:r>
        <w:fldChar w:fldCharType="end"/>
      </w:r>
      <w:r>
        <w:t>.</w:t>
      </w:r>
    </w:p>
    <w:p w14:paraId="005DD72A" w14:textId="77777777" w:rsidR="00A81776" w:rsidRDefault="00A81776" w:rsidP="00A81776">
      <w:pPr>
        <w:spacing w:line="480" w:lineRule="auto"/>
        <w:ind w:firstLine="0"/>
        <w:rPr>
          <w:b/>
        </w:rPr>
      </w:pPr>
      <w:r>
        <w:rPr>
          <w:b/>
        </w:rPr>
        <w:t>Language Brokering</w:t>
      </w:r>
    </w:p>
    <w:p w14:paraId="3A63330B" w14:textId="7D63D873" w:rsidR="00A81776" w:rsidRDefault="00A81776" w:rsidP="00A81776">
      <w:pPr>
        <w:spacing w:line="480" w:lineRule="auto"/>
        <w:ind w:firstLine="0"/>
      </w:pPr>
      <w:r>
        <w:tab/>
        <w:t>One of the most prevalent ways this gap is seen is in the children’s excelled language abilities over their parents.  As the children of immigrants become more confident in their English</w:t>
      </w:r>
      <w:r w:rsidR="00E029F9">
        <w:t xml:space="preserve"> language</w:t>
      </w:r>
      <w:r>
        <w:t xml:space="preserve"> fluency, they are often asked to translate for their parents.  This is known as language brokering </w:t>
      </w:r>
      <w:r>
        <w:fldChar w:fldCharType="begin" w:fldLock="1"/>
      </w:r>
      <w:r>
        <w:instrText>ADDIN CSL_CITATION {"citationItems":[{"id":"ITEM-1","itemData":{"DOI":"10.1007/s10826-011-9536-2","ISBN":"1082601195","ISSN":"10621024","abstract":"As the population of children living in immi- grant and non-English speaking households continues to increase, children may be placed in the position to serve as an interpreter for their parents (i.e., a language broker). Relatively few studies, however, have obtained fathers’ reactions to their children serving as language brokers or explored the reasons why language brokering is linked to positive and negative youth outcomes. We interviewed 25 Latino adolescents (14 girls, 11 boys) and their parents (18 mothers, 11 fathers) using a semi-structured interview protocol. Interviews were digitally recorded and then transcribed, and themes were coded from the transcripts. When describing positive feelings associated with lan- guage brokering, parents and youth talked about children helping the family and the benefit of speaking two lan- guages. When youth shared negative feelings, they talked about difficulties when words were complex and beyond their own English/Spanish language abilities. Children seemed to find language brokering experiences in health- related settings particularly difficult. Our findings begin to shed light on a relatively unexplored area of language brokering thereby highlighting a need for more studies examining youth’s understanding about the material being translated. Moreover, the relational aspect of language brokering within the family also merits further study given that for some families language brokering is a ‘‘shared’’ parent–child experience.","author":[{"dropping-particle":"","family":"Corona","given":"Rosalie","non-dropping-particle":"","parse-names":false,"suffix":""},{"dropping-particle":"","family":"Stevens","given":"Lillian F.","non-dropping-particle":"","parse-names":false,"suffix":""},{"dropping-particle":"","family":"Halfond","given":"Raquel W.","non-dropping-particle":"","parse-names":false,"suffix":""},{"dropping-particle":"","family":"Shaffer","given":"Carla M.","non-dropping-particle":"","parse-names":false,"suffix":""},{"dropping-particle":"","family":"Reid-Quiñones","given":"Kathryn","non-dropping-particle":"","parse-names":false,"suffix":""},{"dropping-particle":"","family":"Gonzalez","given":"Tanya","non-dropping-particle":"","parse-names":false,"suffix":""}],"container-title":"Journal of Child and Family Studies","id":"ITEM-1","issue":"5","issued":{"date-parts":[["2012"]]},"page":"788-798","title":"A qualitative analysis of what Latino parents and adolescents think and feel about language brokering","type":"article-journal","volume":"21"},"uris":["http://www.mendeley.com/documents/?uuid=f369cc1a-2f30-4ad5-a695-f952311cbc3e"]}],"mendeley":{"formattedCitation":"(Corona et al., 2012)","plainTextFormattedCitation":"(Corona et al., 2012)","previouslyFormattedCitation":"(Corona et al., 2012)"},"properties":{"noteIndex":0},"schema":"https://github.com/citation-style-language/schema/raw/master/csl-citation.json"}</w:instrText>
      </w:r>
      <w:r>
        <w:fldChar w:fldCharType="separate"/>
      </w:r>
      <w:r w:rsidRPr="005336FB">
        <w:rPr>
          <w:noProof/>
        </w:rPr>
        <w:t>(Corona et al., 2012)</w:t>
      </w:r>
      <w:r>
        <w:fldChar w:fldCharType="end"/>
      </w:r>
      <w:r>
        <w:t xml:space="preserve">.  Children are language brokers for their parents more often than any other family members or adults, and are translating in health related settings, in the schools, and at home with bills and other important documents </w:t>
      </w:r>
      <w:r>
        <w:fldChar w:fldCharType="begin" w:fldLock="1"/>
      </w:r>
      <w:r>
        <w:instrText>ADDIN CSL_CITATION {"citationItems":[{"id":"ITEM-1","itemData":{"DOI":"10.1007/s10826-011-9536-2","ISBN":"1082601195","ISSN":"10621024","abstract":"As the population of children living in immi- grant and non-English speaking households continues to increase, children may be placed in the position to serve as an interpreter for their parents (i.e., a language broker). Relatively few studies, however, have obtained fathers’ reactions to their children serving as language brokers or explored the reasons why language brokering is linked to positive and negative youth outcomes. We interviewed 25 Latino adolescents (14 girls, 11 boys) and their parents (18 mothers, 11 fathers) using a semi-structured interview protocol. Interviews were digitally recorded and then transcribed, and themes were coded from the transcripts. When describing positive feelings associated with lan- guage brokering, parents and youth talked about children helping the family and the benefit of speaking two lan- guages. When youth shared negative feelings, they talked about difficulties when words were complex and beyond their own English/Spanish language abilities. Children seemed to find language brokering experiences in health- related settings particularly difficult. Our findings begin to shed light on a relatively unexplored area of language brokering thereby highlighting a need for more studies examining youth’s understanding about the material being translated. Moreover, the relational aspect of language brokering within the family also merits further study given that for some families language brokering is a ‘‘shared’’ parent–child experience.","author":[{"dropping-particle":"","family":"Corona","given":"Rosalie","non-dropping-particle":"","parse-names":false,"suffix":""},{"dropping-particle":"","family":"Stevens","given":"Lillian F.","non-dropping-particle":"","parse-names":false,"suffix":""},{"dropping-particle":"","family":"Halfond","given":"Raquel W.","non-dropping-particle":"","parse-names":false,"suffix":""},{"dropping-particle":"","family":"Shaffer","given":"Carla M.","non-dropping-particle":"","parse-names":false,"suffix":""},{"dropping-particle":"","family":"Reid-Quiñones","given":"Kathryn","non-dropping-particle":"","parse-names":false,"suffix":""},{"dropping-particle":"","family":"Gonzalez","given":"Tanya","non-dropping-particle":"","parse-names":false,"suffix":""}],"container-title":"Journal of Child and Family Studies","id":"ITEM-1","issue":"5","issued":{"date-parts":[["2012"]]},"page":"788-798","title":"A qualitative analysis of what Latino parents and adolescents think and feel about language brokering","type":"article-journal","volume":"21"},"uris":["http://www.mendeley.com/documents/?uuid=f369cc1a-2f30-4ad5-a695-f952311cbc3e"]},{"id":"ITEM-2","itemData":{"DOI":"10.1007/s10826-012-9678-x","ISBN":"1062-1024","ISSN":"10621024","abstract":"Children of immigrants often translate for parents, a process called language brokering. For youth, language brokering may require navigating meaning in two languages and the relationships among the adults involved. In this study, we investigate frequency of language brokering, family obligation, parental alienation, and parenting processes as related to experiencing language brokering as a burden and as building of self-efficacy. We further investigate how frequency of language brokering and experiencing language brokering as burdensome or as self-efficacious relate to overall self-esteem and self-efficacy. In this study, 75 Mexican American emerging adults (F = 47, M = 26, 2 did not state sex; M age = 20.82 years) completed a questionnaire about their current experience language brokering, their perceptions of parenting, acculturation, and individual well-being. Findings indicate that less parental support predicted language brokering burden, and increased frequency of language brokering predicted language brokering self-efficacy. Greater language brokering burden predicted overall self-esteem and general self-efficacy. © 2012 Springer Science+Business Media New York.","author":[{"dropping-particle":"","family":"Weisskirch","given":"Robert S.","non-dropping-particle":"","parse-names":false,"suffix":""}],"container-title":"Journal of Child and Family Studies","id":"ITEM-2","issue":"8","issued":{"date-parts":[["2013"]]},"page":"1147-1155","title":"Family relationships, self-esteem, and self-efficacy among language brokering Mexican American emerging adults","type":"article-journal","volume":"22"},"uris":["http://www.mendeley.com/documents/?uuid=e4f2a959-6dd7-4594-adb1-383ef5a41742"]}],"mendeley":{"formattedCitation":"(Corona et al., 2012; Weisskirch, 2013)","plainTextFormattedCitation":"(Corona et al., 2012; Weisskirch, 2013)","previouslyFormattedCitation":"(Corona et al., 2012; Weisskirch, 2013)"},"properties":{"noteIndex":0},"schema":"https://github.com/citation-style-language/schema/raw/master/csl-citation.json"}</w:instrText>
      </w:r>
      <w:r>
        <w:fldChar w:fldCharType="separate"/>
      </w:r>
      <w:r w:rsidRPr="004F7033">
        <w:rPr>
          <w:noProof/>
        </w:rPr>
        <w:t>(Corona et al., 2012; Weisskirch, 2013)</w:t>
      </w:r>
      <w:r>
        <w:fldChar w:fldCharType="end"/>
      </w:r>
      <w:r w:rsidR="001B29B0">
        <w:t>.</w:t>
      </w:r>
      <w:r w:rsidR="003E222C">
        <w:t xml:space="preserve">  </w:t>
      </w:r>
      <w:r>
        <w:t xml:space="preserve">Several females adolescents reported “problems with vocabulary, pronunciation, and comprehension when they served as language brokers” </w:t>
      </w:r>
      <w:r>
        <w:fldChar w:fldCharType="begin" w:fldLock="1"/>
      </w:r>
      <w:r>
        <w:instrText>ADDIN CSL_CITATION {"citationItems":[{"id":"ITEM-1","itemData":{"DOI":"10.1007/s10826-011-9536-2","ISBN":"1082601195","ISSN":"10621024","abstract":"As the population of children living in immi- grant and non-English speaking households continues to increase, children may be placed in the position to serve as an interpreter for their parents (i.e., a language broker). Relatively few studies, however, have obtained fathers’ reactions to their children serving as language brokers or explored the reasons why language brokering is linked to positive and negative youth outcomes. We interviewed 25 Latino adolescents (14 girls, 11 boys) and their parents (18 mothers, 11 fathers) using a semi-structured interview protocol. Interviews were digitally recorded and then transcribed, and themes were coded from the transcripts. When describing positive feelings associated with lan- guage brokering, parents and youth talked about children helping the family and the benefit of speaking two lan- guages. When youth shared negative feelings, they talked about difficulties when words were complex and beyond their own English/Spanish language abilities. Children seemed to find language brokering experiences in health- related settings particularly difficult. Our findings begin to shed light on a relatively unexplored area of language brokering thereby highlighting a need for more studies examining youth’s understanding about the material being translated. Moreover, the relational aspect of language brokering within the family also merits further study given that for some families language brokering is a ‘‘shared’’ parent–child experience.","author":[{"dropping-particle":"","family":"Corona","given":"Rosalie","non-dropping-particle":"","parse-names":false,"suffix":""},{"dropping-particle":"","family":"Stevens","given":"Lillian F.","non-dropping-particle":"","parse-names":false,"suffix":""},{"dropping-particle":"","family":"Halfond","given":"Raquel W.","non-dropping-particle":"","parse-names":false,"suffix":""},{"dropping-particle":"","family":"Shaffer","given":"Carla M.","non-dropping-particle":"","parse-names":false,"suffix":""},{"dropping-particle":"","family":"Reid-Quiñones","given":"Kathryn","non-dropping-particle":"","parse-names":false,"suffix":""},{"dropping-particle":"","family":"Gonzalez","given":"Tanya","non-dropping-particle":"","parse-names":false,"suffix":""}],"container-title":"Journal of Child and Family Studies","id":"ITEM-1","issue":"5","issued":{"date-parts":[["2012"]]},"page":"788-798","title":"A qualitative analysis of what Latino parents and adolescents think and feel about language brokering","type":"article-journal","volume":"21"},"uris":["http://www.mendeley.com/documents/?uuid=f369cc1a-2f30-4ad5-a695-f952311cbc3e"]}],"mendeley":{"formattedCitation":"(Corona et al., 2012)","manualFormatting":"(Corona et al., 2012, p. 795)","plainTextFormattedCitation":"(Corona et al., 2012)","previouslyFormattedCitation":"(Corona et al., 2012)"},"properties":{"noteIndex":0},"schema":"https://github.com/citation-style-language/schema/raw/master/csl-citation.json"}</w:instrText>
      </w:r>
      <w:r>
        <w:fldChar w:fldCharType="separate"/>
      </w:r>
      <w:r w:rsidRPr="004626A0">
        <w:rPr>
          <w:noProof/>
        </w:rPr>
        <w:t>(Corona et al., 2012</w:t>
      </w:r>
      <w:r>
        <w:rPr>
          <w:noProof/>
        </w:rPr>
        <w:t>, p. 795</w:t>
      </w:r>
      <w:r w:rsidRPr="004626A0">
        <w:rPr>
          <w:noProof/>
        </w:rPr>
        <w:t>)</w:t>
      </w:r>
      <w:r>
        <w:fldChar w:fldCharType="end"/>
      </w:r>
      <w:r>
        <w:t xml:space="preserve">.  </w:t>
      </w:r>
      <w:r>
        <w:fldChar w:fldCharType="begin" w:fldLock="1"/>
      </w:r>
      <w:r>
        <w:instrText>ADDIN CSL_CITATION {"citationItems":[{"id":"ITEM-1","itemData":{"DOI":"10.2307/2215726","ISBN":"00294624","ISSN":"0029-4624","abstract":"Many would contend that the phenomenal influence of G E Moore's \"open question\" argument is undeserved. But certain \"new naturalists\" acknowledge that Moore's argument exposed a genuine problem about how an account of good can be simultaneously descriptive and normative. They believe, however, that this problem can be answered by formulating an account with the right descriptive content. I argue that Moore's argument can be raised just as meaningfully against the new naturalism as against analytic naturalism, because neither form of naturalism adequately accounts for our character as creatures who construct and guide ourselves by ideals of the person.","author":[{"dropping-particle":"","family":"Antonini","given":"Rachele","non-dropping-particle":"","parse-names":false,"suffix":""}],"container-title":"mediAzioni 10","id":"ITEM-1","issued":{"date-parts":[["2010"]]},"page":"1-23","title":"The study of child language brokering: Past, current and emerging research","type":"article-journal","volume":"i"},"uris":["http://www.mendeley.com/documents/?uuid=dab12041-e49f-4479-967e-c3a2cc1c6dc2"]}],"mendeley":{"formattedCitation":"(Antonini, 2010)","manualFormatting":"Antonini (2010)","plainTextFormattedCitation":"(Antonini, 2010)","previouslyFormattedCitation":"(Antonini, 2010)"},"properties":{"noteIndex":0},"schema":"https://github.com/citation-style-language/schema/raw/master/csl-citation.json"}</w:instrText>
      </w:r>
      <w:r>
        <w:fldChar w:fldCharType="separate"/>
      </w:r>
      <w:r w:rsidRPr="00F442BE">
        <w:rPr>
          <w:noProof/>
        </w:rPr>
        <w:t xml:space="preserve">Antonini </w:t>
      </w:r>
      <w:r>
        <w:rPr>
          <w:noProof/>
        </w:rPr>
        <w:t>(</w:t>
      </w:r>
      <w:r w:rsidRPr="00F442BE">
        <w:rPr>
          <w:noProof/>
        </w:rPr>
        <w:t>2010)</w:t>
      </w:r>
      <w:r>
        <w:fldChar w:fldCharType="end"/>
      </w:r>
      <w:r>
        <w:t xml:space="preserve"> presented some very important arguments when she wrote about the </w:t>
      </w:r>
      <w:r>
        <w:lastRenderedPageBreak/>
        <w:t>dangers in translating incorrectly in medical settings and legal documents as well as the ethical issues that are raised when children and family members are unofficially translating.</w:t>
      </w:r>
    </w:p>
    <w:p w14:paraId="37DAD128" w14:textId="5D5CC5B1" w:rsidR="00A81776" w:rsidRPr="00FB5E72" w:rsidRDefault="00A81776" w:rsidP="00A81776">
      <w:pPr>
        <w:spacing w:line="480" w:lineRule="auto"/>
        <w:ind w:firstLine="0"/>
      </w:pPr>
      <w:r>
        <w:t xml:space="preserve"> </w:t>
      </w:r>
      <w:r>
        <w:tab/>
      </w:r>
      <w:r>
        <w:rPr>
          <w:b/>
        </w:rPr>
        <w:t>How language brokering has affected Latino kids.</w:t>
      </w:r>
      <w:r w:rsidR="00944014">
        <w:rPr>
          <w:b/>
        </w:rPr>
        <w:t xml:space="preserve">  </w:t>
      </w:r>
      <w:r>
        <w:t>There are many studies that show both positive and negative effects of language brokering on Latino young people.</w:t>
      </w:r>
      <w:r>
        <w:rPr>
          <w:b/>
        </w:rPr>
        <w:t xml:space="preserve">  </w:t>
      </w:r>
      <w:r>
        <w:fldChar w:fldCharType="begin" w:fldLock="1"/>
      </w:r>
      <w:r>
        <w:instrText>ADDIN CSL_CITATION {"citationItems":[{"id":"ITEM-1","itemData":{"DOI":"10.1007/s10826-014-9940-5","ISBN":"1062-1024","ISSN":"10621024","abstract":"Undergraduate college students (N = 139; Mage = 20.92, SD = 2.43; 74 % female) from Asian (n = 76), Latino (n = 27) and non-Hispanic White (n = 36) backgrounds participated in an online survey about frequency of language brokering and parent-child relationship characteristics. We found that higher frequency of language brokering for mother was associated with lower levels of regard for and perceived support from mother. However, this negative relationship was explained by maternal praise. Additionally, we found that higher frequency of language brokering for father was associated with lower levels of perceived support from father and this relationship was also mediated by paternal praise. These results further suggest that parenting contexts can shape the parent-child outcomes associated with language brokering. © 2014 Springer Science+Business Media New York.","author":[{"dropping-particle":"","family":"Guan","given":"Shu Sha Angie","non-dropping-particle":"","parse-names":false,"suffix":""},{"dropping-particle":"","family":"Shen","given":"Jillian","non-dropping-particle":"","parse-names":false,"suffix":""}],"container-title":"Journal of Child and Family Studies","id":"ITEM-1","issue":"5","issued":{"date-parts":[["2015"]]},"page":"1334-1342","title":"Language brokering and parental praise and criticism among young adults from immigrant families","type":"article-journal","volume":"24"},"uris":["http://www.mendeley.com/documents/?uuid=24a1a8e5-ff4d-4c0a-8eb1-93bb67dadbaf"]}],"mendeley":{"formattedCitation":"(Guan &amp; Shen, 2015)","manualFormatting":"Guan and Shen (2015)","plainTextFormattedCitation":"(Guan &amp; Shen, 2015)","previouslyFormattedCitation":"(Guan &amp; Shen, 2015)"},"properties":{"noteIndex":0},"schema":"https://github.com/citation-style-language/schema/raw/master/csl-citation.json"}</w:instrText>
      </w:r>
      <w:r>
        <w:fldChar w:fldCharType="separate"/>
      </w:r>
      <w:r w:rsidRPr="00854B75">
        <w:rPr>
          <w:noProof/>
        </w:rPr>
        <w:t xml:space="preserve">Guan </w:t>
      </w:r>
      <w:r>
        <w:rPr>
          <w:noProof/>
        </w:rPr>
        <w:t>and</w:t>
      </w:r>
      <w:r w:rsidRPr="00854B75">
        <w:rPr>
          <w:noProof/>
        </w:rPr>
        <w:t xml:space="preserve"> Shen </w:t>
      </w:r>
      <w:r>
        <w:rPr>
          <w:noProof/>
        </w:rPr>
        <w:t>(</w:t>
      </w:r>
      <w:r w:rsidRPr="00854B75">
        <w:rPr>
          <w:noProof/>
        </w:rPr>
        <w:t>2015)</w:t>
      </w:r>
      <w:r>
        <w:fldChar w:fldCharType="end"/>
      </w:r>
      <w:r>
        <w:t xml:space="preserve"> found that the more children needed to translate for their parents, the lower parental support the children felt, and the lower regard the children felt from their mothers.  They also found that from the children’s perspective, the more times they needed to translate, the worse </w:t>
      </w:r>
      <w:r w:rsidRPr="00DD4F69">
        <w:rPr>
          <w:i/>
        </w:rPr>
        <w:t>they</w:t>
      </w:r>
      <w:r>
        <w:t xml:space="preserve"> ranked the quality of their parent-child relationship.  Though</w:t>
      </w:r>
      <w:r w:rsidR="00303AA7">
        <w:t>,</w:t>
      </w:r>
      <w:r>
        <w:t xml:space="preserve"> other studies have shown that it is not the amount of translating a child does, rather it is how the child feels about language brokering that really makes the difference in their mental health </w:t>
      </w:r>
      <w:r>
        <w:fldChar w:fldCharType="begin" w:fldLock="1"/>
      </w:r>
      <w:r w:rsidR="00190892">
        <w:instrText>ADDIN CSL_CITATION {"citationItems":[{"id":"ITEM-1","itemData":{"DOI":"10.1111/cdev.12620","ISBN":"0009-3920","ISSN":"14678624","PMID":"27637380","abstract":"This study aimed to untangle the mixed effects of language brokering by examining a contextual factor (i.e., parent–child alienation) and a personal attribute (i.e., resilience) that may relate to adolescents’ feelings during translating (i.e., sense of burden and efficacy) and that may moderate the association between such feelings and adolescent depressive symptoms. Participants included 557 adolescent language brokers (Mage = 12.96) in Mexican-American families. Results showed that adolescents with a strong sense of alienation from parents or low resilience (a) experienced more burden or less efficacy in translating and (b) were more susceptible to the detrimental effects of feeling a sense of burden and the beneficial effects of experiencing a sense of efficacy, as measured by depressive symptoms. © 2016 The Authors. Child Development © 2016 Society for Research in Child Development, Inc.","author":[{"dropping-particle":"","family":"Kim","given":"Su Yeong","non-dropping-particle":"","parse-names":false,"suffix":""},{"dropping-particle":"","family":"Hou","given":"Yang","non-dropping-particle":"","parse-names":false,"suffix":""},{"dropping-particle":"","family":"Gonzalez","given":"Yolanda","non-dropping-particle":"","parse-names":false,"suffix":""}],"container-title":"Child Development","id":"ITEM-1","issue":"3","issued":{"date-parts":[["2017"]]},"page":"867-881","title":"Language brokering and depressive symptoms in Mexican-American adolescents: Parent–child alienation and resilience as moderators","type":"article-journal","volume":"88"},"uris":["http://www.mendeley.com/documents/?uuid=7f6833d0-f612-45ec-b104-0ad0506195fa"]},{"id":"ITEM-2","itemData":{"DOI":"10.1007/s10964-013-0061-z","ISBN":"0047-2891","ISSN":"15736601","PMID":"24241786","abstract":"Language brokering remains prevalent among immigrant families, but it is widely assumed that brokering functions as a cultural stressor, resulting in adverse health outcomes for immigrant youth. Few studies, however, have tested this assumption, particularly while using longitudinal data and capturing multiple dimensions of brokering. Thus, this study examined how depressive symptoms and family-based acculturation stress mediated the relationships between various aspects of brokering (i.e., frequency of brokering, positive and negative feelings about brokering, brokering norms, and brokering efficacy) and alcohol, cigarette, and marijuana use and other risky behaviors. Using longitudinal survey data from 234 Latino early adolescents in 6th-8th grades (M age = 12.4 years; Females = 46.2 %), brokering for parents indirectly affected alcohol and marijuana use through family-based acculturation stress; however, these significant indirect effects became non-significant when taking into account negative brokering feelings and brokering as a burden on one's time. Feeling positively or efficacious about brokering or having pro-brokering norms did not directly predict any adverse mental and behavioral health outcomes. Moderation analyses, however, revealed that brokering for parents did not seem to function as a stressor when Latino early adolescents were high in brokering efficacy (e.g., feeling confident in one's ability to broker) or descriptive brokering norms (e.g., perceiving one's peers as brokering often). By contrast, when Latino early adolescents perceived brokering as a burden, brokering for parents functioned as a stressor, placing Latino early adolescents at risk for family-based acculturation stress, and in turn, alcohol and marijuana use. Such findings point to the complexity of brokering.","author":[{"dropping-particle":"","family":"Kam","given":"Jennifer A.","non-dropping-particle":"","parse-names":false,"suffix":""},{"dropping-particle":"","family":"Lazarevic","given":"Vanja","non-dropping-particle":"","parse-names":false,"suffix":""}],"container-title":"Journal of Youth and Adolescence","id":"ITEM-2","issue":"12","issued":{"date-parts":[["2014"]]},"page":"1994-2011","title":"The stressful (and not so stressful) nature of language brokering: Identifying when brokering functions as a cultural stressor for Latino immigrant children in early adolescence","type":"article-journal","volume":"43"},"uris":["http://www.mendeley.com/documents/?uuid=5efa7513-6b61-48a5-97bf-0aba0d44b675"]}],"mendeley":{"formattedCitation":"(Kam &amp; Lazarevic, 2014; Kim et al., 2017)","plainTextFormattedCitation":"(Kam &amp; Lazarevic, 2014; Kim et al., 2017)","previouslyFormattedCitation":"(Kam &amp; Lazarevic, 2014; Kim et al., 2017)"},"properties":{"noteIndex":0},"schema":"https://github.com/citation-style-language/schema/raw/master/csl-citation.json"}</w:instrText>
      </w:r>
      <w:r>
        <w:fldChar w:fldCharType="separate"/>
      </w:r>
      <w:r w:rsidR="00E21223" w:rsidRPr="00E21223">
        <w:rPr>
          <w:noProof/>
        </w:rPr>
        <w:t>(Kam &amp; Lazarevic, 2014; Kim et al., 2017)</w:t>
      </w:r>
      <w:r>
        <w:fldChar w:fldCharType="end"/>
      </w:r>
      <w:r>
        <w:t xml:space="preserve">.  If children felt that language brokering was easy, that they were good at it, and were contributing to their family’s well-being, then language brokering did not have negative effects on the children or family relationships and children reported a sense of pride </w:t>
      </w:r>
      <w:r>
        <w:fldChar w:fldCharType="begin" w:fldLock="1"/>
      </w:r>
      <w:r>
        <w:instrText>ADDIN CSL_CITATION {"citationItems":[{"id":"ITEM-1","itemData":{"DOI":"10.1007/s10964-013-0061-z","ISBN":"0047-2891","ISSN":"15736601","PMID":"24241786","abstract":"Language brokering remains prevalent among immigrant families, but it is widely assumed that brokering functions as a cultural stressor, resulting in adverse health outcomes for immigrant youth. Few studies, however, have tested this assumption, particularly while using longitudinal data and capturing multiple dimensions of brokering. Thus, this study examined how depressive symptoms and family-based acculturation stress mediated the relationships between various aspects of brokering (i.e., frequency of brokering, positive and negative feelings about brokering, brokering norms, and brokering efficacy) and alcohol, cigarette, and marijuana use and other risky behaviors. Using longitudinal survey data from 234 Latino early adolescents in 6th-8th grades (M age = 12.4 years; Females = 46.2 %), brokering for parents indirectly affected alcohol and marijuana use through family-based acculturation stress; however, these significant indirect effects became non-significant when taking into account negative brokering feelings and brokering as a burden on one's time. Feeling positively or efficacious about brokering or having pro-brokering norms did not directly predict any adverse mental and behavioral health outcomes. Moderation analyses, however, revealed that brokering for parents did not seem to function as a stressor when Latino early adolescents were high in brokering efficacy (e.g., feeling confident in one's ability to broker) or descriptive brokering norms (e.g., perceiving one's peers as brokering often). By contrast, when Latino early adolescents perceived brokering as a burden, brokering for parents functioned as a stressor, placing Latino early adolescents at risk for family-based acculturation stress, and in turn, alcohol and marijuana use. Such findings point to the complexity of brokering.","author":[{"dropping-particle":"","family":"Kam","given":"Jennifer A.","non-dropping-particle":"","parse-names":false,"suffix":""},{"dropping-particle":"","family":"Lazarevic","given":"Vanja","non-dropping-particle":"","parse-names":false,"suffix":""}],"container-title":"Journal of Youth and Adolescence","id":"ITEM-1","issue":"12","issued":{"date-parts":[["2014"]]},"page":"1994-2011","title":"The stressful (and not so stressful) nature of language brokering: Identifying when brokering functions as a cultural stressor for Latino immigrant children in early adolescence","type":"article-journal","volume":"43"},"uris":["http://www.mendeley.com/documents/?uuid=5efa7513-6b61-48a5-97bf-0aba0d44b675"]},{"id":"ITEM-2","itemData":{"DOI":"10.1007/s10826-012-9678-x","ISBN":"1062-1024","ISSN":"10621024","abstract":"Children of immigrants often translate for parents, a process called language brokering. For youth, language brokering may require navigating meaning in two languages and the relationships among the adults involved. In this study, we investigate frequency of language brokering, family obligation, parental alienation, and parenting processes as related to experiencing language brokering as a burden and as building of self-efficacy. We further investigate how frequency of language brokering and experiencing language brokering as burdensome or as self-efficacious relate to overall self-esteem and self-efficacy. In this study, 75 Mexican American emerging adults (F = 47, M = 26, 2 did not state sex; M age = 20.82 years) completed a questionnaire about their current experience language brokering, their perceptions of parenting, acculturation, and individual well-being. Findings indicate that less parental support predicted language brokering burden, and increased frequency of language brokering predicted language brokering self-efficacy. Greater language brokering burden predicted overall self-esteem and general self-efficacy. © 2012 Springer Science+Business Media New York.","author":[{"dropping-particle":"","family":"Weisskirch","given":"Robert S.","non-dropping-particle":"","parse-names":false,"suffix":""}],"container-title":"Journal of Child and Family Studies","id":"ITEM-2","issue":"8","issued":{"date-parts":[["2013"]]},"page":"1147-1155","title":"Family relationships, self-esteem, and self-efficacy among language brokering Mexican American emerging adults","type":"article-journal","volume":"22"},"uris":["http://www.mendeley.com/documents/?uuid=e4f2a959-6dd7-4594-adb1-383ef5a41742"]}],"mendeley":{"formattedCitation":"(Kam &amp; Lazarevic, 2014; Weisskirch, 2013)","plainTextFormattedCitation":"(Kam &amp; Lazarevic, 2014; Weisskirch, 2013)","previouslyFormattedCitation":"(Kam &amp; Lazarevic, 2014; Weisskirch, 2013)"},"properties":{"noteIndex":0},"schema":"https://github.com/citation-style-language/schema/raw/master/csl-citation.json"}</w:instrText>
      </w:r>
      <w:r>
        <w:fldChar w:fldCharType="separate"/>
      </w:r>
      <w:r w:rsidRPr="000919F5">
        <w:rPr>
          <w:noProof/>
        </w:rPr>
        <w:t>(Kam &amp; Lazarevic, 2014; Weisskirch, 2013)</w:t>
      </w:r>
      <w:r>
        <w:fldChar w:fldCharType="end"/>
      </w:r>
      <w:r>
        <w:t xml:space="preserve">.  On the other hand, </w:t>
      </w:r>
      <w:r w:rsidR="002B605C">
        <w:t>Kim and colleagues (2017)</w:t>
      </w:r>
      <w:r>
        <w:t xml:space="preserve"> found that if adolescents do not feel valued or feel that language brokering is a burden, they feel like they are being alienated from their parents and isolated.  These children are at higher risk for long term depressive symptoms and deficient parent-child relationships </w:t>
      </w:r>
      <w:r>
        <w:fldChar w:fldCharType="begin" w:fldLock="1"/>
      </w:r>
      <w:r>
        <w:instrText>ADDIN CSL_CITATION {"citationItems":[{"id":"ITEM-1","itemData":{"DOI":"10.1111/cdev.12620","ISBN":"0009-3920","ISSN":"14678624","PMID":"27637380","abstract":"This study aimed to untangle the mixed effects of language brokering by examining a contextual factor (i.e., parent–child alienation) and a personal attribute (i.e., resilience) that may relate to adolescents’ feelings during translating (i.e., sense of burden and efficacy) and that may moderate the association between such feelings and adolescent depressive symptoms. Participants included 557 adolescent language brokers (Mage = 12.96) in Mexican-American families. Results showed that adolescents with a strong sense of alienation from parents or low resilience (a) experienced more burden or less efficacy in translating and (b) were more susceptible to the detrimental effects of feeling a sense of burden and the beneficial effects of experiencing a sense of efficacy, as measured by depressive symptoms. © 2016 The Authors. Child Development © 2016 Society for Research in Child Development, Inc.","author":[{"dropping-particle":"","family":"Kim","given":"Su Yeong","non-dropping-particle":"","parse-names":false,"suffix":""},{"dropping-particle":"","family":"Hou","given":"Yang","non-dropping-particle":"","parse-names":false,"suffix":""},{"dropping-particle":"","family":"Gonzalez","given":"Yolanda","non-dropping-particle":"","parse-names":false,"suffix":""}],"container-title":"Child Development","id":"ITEM-1","issue":"3","issued":{"date-parts":[["2017"]]},"page":"867-881","title":"Language brokering and depressive symptoms in Mexican-American adolescents: Parent–child alienation and resilience as moderators","type":"article-journal","volume":"88"},"uris":["http://www.mendeley.com/documents/?uuid=7f6833d0-f612-45ec-b104-0ad0506195fa"]}],"mendeley":{"formattedCitation":"(Kim et al., 2017)","plainTextFormattedCitation":"(Kim et al., 2017)","previouslyFormattedCitation":"(Kim et al., 2017)"},"properties":{"noteIndex":0},"schema":"https://github.com/citation-style-language/schema/raw/master/csl-citation.json"}</w:instrText>
      </w:r>
      <w:r>
        <w:fldChar w:fldCharType="separate"/>
      </w:r>
      <w:r w:rsidRPr="00061151">
        <w:rPr>
          <w:noProof/>
        </w:rPr>
        <w:t>(Kim et al., 2017)</w:t>
      </w:r>
      <w:r>
        <w:fldChar w:fldCharType="end"/>
      </w:r>
      <w:r>
        <w:t xml:space="preserve">.  Other common results of feeling burdened and isolated by language brokering are alcohol and marijuana use </w:t>
      </w:r>
      <w:r>
        <w:fldChar w:fldCharType="begin" w:fldLock="1"/>
      </w:r>
      <w:r>
        <w:instrText>ADDIN CSL_CITATION {"citationItems":[{"id":"ITEM-1","itemData":{"DOI":"10.1007/s10964-013-0061-z","ISBN":"0047-2891","ISSN":"15736601","PMID":"24241786","abstract":"Language brokering remains prevalent among immigrant families, but it is widely assumed that brokering functions as a cultural stressor, resulting in adverse health outcomes for immigrant youth. Few studies, however, have tested this assumption, particularly while using longitudinal data and capturing multiple dimensions of brokering. Thus, this study examined how depressive symptoms and family-based acculturation stress mediated the relationships between various aspects of brokering (i.e., frequency of brokering, positive and negative feelings about brokering, brokering norms, and brokering efficacy) and alcohol, cigarette, and marijuana use and other risky behaviors. Using longitudinal survey data from 234 Latino early adolescents in 6th-8th grades (M age = 12.4 years; Females = 46.2 %), brokering for parents indirectly affected alcohol and marijuana use through family-based acculturation stress; however, these significant indirect effects became non-significant when taking into account negative brokering feelings and brokering as a burden on one's time. Feeling positively or efficacious about brokering or having pro-brokering norms did not directly predict any adverse mental and behavioral health outcomes. Moderation analyses, however, revealed that brokering for parents did not seem to function as a stressor when Latino early adolescents were high in brokering efficacy (e.g., feeling confident in one's ability to broker) or descriptive brokering norms (e.g., perceiving one's peers as brokering often). By contrast, when Latino early adolescents perceived brokering as a burden, brokering for parents functioned as a stressor, placing Latino early adolescents at risk for family-based acculturation stress, and in turn, alcohol and marijuana use. Such findings point to the complexity of brokering.","author":[{"dropping-particle":"","family":"Kam","given":"Jennifer A.","non-dropping-particle":"","parse-names":false,"suffix":""},{"dropping-particle":"","family":"Lazarevic","given":"Vanja","non-dropping-particle":"","parse-names":false,"suffix":""}],"container-title":"Journal of Youth and Adolescence","id":"ITEM-1","issue":"12","issued":{"date-parts":[["2014"]]},"page":"1994-2011","title":"The stressful (and not so stressful) nature of language brokering: Identifying when brokering functions as a cultural stressor for Latino immigrant children in early adolescence","type":"article-journal","volume":"43"},"uris":["http://www.mendeley.com/documents/?uuid=5efa7513-6b61-48a5-97bf-0aba0d44b675"]}],"mendeley":{"formattedCitation":"(Kam &amp; Lazarevic, 2014)","plainTextFormattedCitation":"(Kam &amp; Lazarevic, 2014)","previouslyFormattedCitation":"(Kam &amp; Lazarevic, 2014)"},"properties":{"noteIndex":0},"schema":"https://github.com/citation-style-language/schema/raw/master/csl-citation.json"}</w:instrText>
      </w:r>
      <w:r>
        <w:fldChar w:fldCharType="separate"/>
      </w:r>
      <w:r w:rsidRPr="0043306C">
        <w:rPr>
          <w:noProof/>
        </w:rPr>
        <w:t>(Kam &amp; Lazarevic, 2014)</w:t>
      </w:r>
      <w:r>
        <w:fldChar w:fldCharType="end"/>
      </w:r>
      <w:r w:rsidR="009038ED">
        <w:t>,</w:t>
      </w:r>
      <w:r>
        <w:t xml:space="preserve"> and</w:t>
      </w:r>
      <w:r w:rsidRPr="00EC674C">
        <w:t xml:space="preserve"> </w:t>
      </w:r>
      <w:r>
        <w:t xml:space="preserve">lower self-esteem with lower levels of self-efficacy </w:t>
      </w:r>
      <w:r>
        <w:fldChar w:fldCharType="begin" w:fldLock="1"/>
      </w:r>
      <w:r>
        <w:instrText>ADDIN CSL_CITATION {"citationItems":[{"id":"ITEM-1","itemData":{"DOI":"10.1007/s10826-012-9678-x","ISBN":"1062-1024","ISSN":"10621024","abstract":"Children of immigrants often translate for parents, a process called language brokering. For youth, language brokering may require navigating meaning in two languages and the relationships among the adults involved. In this study, we investigate frequency of language brokering, family obligation, parental alienation, and parenting processes as related to experiencing language brokering as a burden and as building of self-efficacy. We further investigate how frequency of language brokering and experiencing language brokering as burdensome or as self-efficacious relate to overall self-esteem and self-efficacy. In this study, 75 Mexican American emerging adults (F = 47, M = 26, 2 did not state sex; M age = 20.82 years) completed a questionnaire about their current experience language brokering, their perceptions of parenting, acculturation, and individual well-being. Findings indicate that less parental support predicted language brokering burden, and increased frequency of language brokering predicted language brokering self-efficacy. Greater language brokering burden predicted overall self-esteem and general self-efficacy. © 2012 Springer Science+Business Media New York.","author":[{"dropping-particle":"","family":"Weisskirch","given":"Robert S.","non-dropping-particle":"","parse-names":false,"suffix":""}],"container-title":"Journal of Child and Family Studies","id":"ITEM-1","issue":"8","issued":{"date-parts":[["2013"]]},"page":"1147-1155","title":"Family relationships, self-esteem, and self-efficacy among language brokering Mexican American emerging adults","type":"article-journal","volume":"22"},"uris":["http://www.mendeley.com/documents/?uuid=e4f2a959-6dd7-4594-adb1-383ef5a41742"]}],"mendeley":{"formattedCitation":"(Weisskirch, 2013)","plainTextFormattedCitation":"(Weisskirch, 2013)","previouslyFormattedCitation":"(Weisskirch, 2013)"},"properties":{"noteIndex":0},"schema":"https://github.com/citation-style-language/schema/raw/master/csl-citation.json"}</w:instrText>
      </w:r>
      <w:r>
        <w:fldChar w:fldCharType="separate"/>
      </w:r>
      <w:r w:rsidRPr="00F24308">
        <w:rPr>
          <w:noProof/>
        </w:rPr>
        <w:t>(Weisskirch, 2013)</w:t>
      </w:r>
      <w:r>
        <w:fldChar w:fldCharType="end"/>
      </w:r>
      <w:r>
        <w:t>.</w:t>
      </w:r>
    </w:p>
    <w:p w14:paraId="6096BCAD" w14:textId="0E50A716" w:rsidR="00A81776" w:rsidRPr="00D3051A" w:rsidRDefault="00A81776" w:rsidP="00A81776">
      <w:pPr>
        <w:spacing w:line="480" w:lineRule="auto"/>
        <w:ind w:firstLine="720"/>
      </w:pPr>
      <w:r>
        <w:t xml:space="preserve">In a study conducted by </w:t>
      </w:r>
      <w:r>
        <w:fldChar w:fldCharType="begin" w:fldLock="1"/>
      </w:r>
      <w:r w:rsidR="00475916">
        <w:instrText>ADDIN CSL_CITATION {"citationItems":[{"id":"ITEM-1","itemData":{"DOI":"10.1111/fare.12095","ISBN":"0031-9406","ISSN":"17413729","PMID":"25530653","abstract":"Despite the profound impact that intrafamilial stressors, including parent—adolescent acculturation discrepancies, may have on Latino adolescent behavioral and mental health outcomes, this line of research remains underdeveloped. The purpose of this study is to obtain rich descriptions from Latino adolescents of the most salient intrafamilial stressors. The authors employ focus group methodology with a grounded theory approach. A total of 25 focus groups were conducted with 170 Latino adolescents in the Northeast and Southwest United States. Findings indicate that Latino adolescents experience significant stressors related to parent—adolescent acculturation discrepancies. From this qualitative study the authors derive a series of testable hypotheses aimed at fully understanding the role of parent—adolescent acculturation discrepancies on Latino adolescent behavioral and mental health and informing the development of culturally responsive preventive interventions for this population. (PsycINFO Database Record (c) 2014 APA, all rights reserved). (journal abstract)","author":[{"dropping-particle":"","family":"Cordova","given":"David","non-dropping-particle":"","parse-names":false,"suffix":""},{"dropping-particle":"","family":"Ciofu","given":"Amanda","non-dropping-particle":"","parse-names":false,"suffix":""},{"dropping-particle":"","family":"Cervantes","given":"Richard","non-dropping-particle":"","parse-names":false,"suffix":""}],"container-title":"Family Relations","id":"ITEM-1","issue":"5","issued":{"date-parts":[["2014"]]},"page":"693-706","title":"Exploring culturally based intrafamilial stressors among Latino adolescents","type":"article-journal","volume":"63"},"uris":["http://www.mendeley.com/documents/?uuid=6a543403-fc16-492c-825e-42a4ca17ce08"]}],"mendeley":{"formattedCitation":"(Cordova, Ciofu, &amp; Cervantes, 2014)","manualFormatting":"Cordova, Ciofu, and Cervantes (2014)","plainTextFormattedCitation":"(Cordova, Ciofu, &amp; Cervantes, 2014)","previouslyFormattedCitation":"(Cordova, Ciofu, &amp; Cervantes, 2014)"},"properties":{"noteIndex":0},"schema":"https://github.com/citation-style-language/schema/raw/master/csl-citation.json"}</w:instrText>
      </w:r>
      <w:r>
        <w:fldChar w:fldCharType="separate"/>
      </w:r>
      <w:r w:rsidRPr="00AE504D">
        <w:rPr>
          <w:noProof/>
        </w:rPr>
        <w:t xml:space="preserve">Cordova, Ciofu, </w:t>
      </w:r>
      <w:r>
        <w:rPr>
          <w:noProof/>
        </w:rPr>
        <w:t>and</w:t>
      </w:r>
      <w:r w:rsidRPr="00AE504D">
        <w:rPr>
          <w:noProof/>
        </w:rPr>
        <w:t xml:space="preserve"> Cervantes </w:t>
      </w:r>
      <w:r>
        <w:rPr>
          <w:noProof/>
        </w:rPr>
        <w:t>(</w:t>
      </w:r>
      <w:r w:rsidRPr="00AE504D">
        <w:rPr>
          <w:noProof/>
        </w:rPr>
        <w:t>2014)</w:t>
      </w:r>
      <w:r>
        <w:fldChar w:fldCharType="end"/>
      </w:r>
      <w:r w:rsidR="00475916">
        <w:t>,</w:t>
      </w:r>
      <w:r>
        <w:t xml:space="preserve"> they reported that children expressed how difficult and stressful translating is, and how the family generally does </w:t>
      </w:r>
      <w:r>
        <w:lastRenderedPageBreak/>
        <w:t>not want them to speak English in the home because of a common fear of the children becoming “more American” (p. 698).</w:t>
      </w:r>
      <w:r w:rsidRPr="00FC6C75">
        <w:t xml:space="preserve"> </w:t>
      </w:r>
    </w:p>
    <w:p w14:paraId="7A0E3321" w14:textId="77777777" w:rsidR="000D19E2" w:rsidRDefault="00A81776" w:rsidP="00A81776">
      <w:pPr>
        <w:spacing w:line="480" w:lineRule="auto"/>
        <w:ind w:firstLine="0"/>
      </w:pPr>
      <w:r>
        <w:rPr>
          <w:b/>
        </w:rPr>
        <w:tab/>
        <w:t>Attempts made to help parents.</w:t>
      </w:r>
      <w:r w:rsidR="00475916">
        <w:rPr>
          <w:b/>
        </w:rPr>
        <w:t xml:space="preserve">  </w:t>
      </w:r>
      <w:r>
        <w:t xml:space="preserve">Attempts have been made to create and facilitate culturally appropriate parenting interventions.  These came about because of the noticeable amount of immigrant children with externalizing behavioral problems </w:t>
      </w:r>
      <w:r>
        <w:fldChar w:fldCharType="begin" w:fldLock="1"/>
      </w:r>
      <w:r>
        <w:instrText>ADDIN CSL_CITATION {"citationItems":[{"id":"ITEM-1","itemData":{"DOI":"10.1111/famp.12105","ISBN":"1545-5300 (Electronic)\\r0014-7370 (Linking)","ISSN":"15455300","PMID":"25287585","abstract":"This study examined whether five specific parenting practices (i.e., monitoring, discipline, skill encouragement, problem solving, and positive involvement) were associated with reduced child externalizing behaviors among a sample of Latino immigrant families. It utilized baseline data from 83 Latino couples with children participating in a larger randomized controlled trial of a culturally adapted parenting intervention. Results reveal that monitoring, discipline, skill encouragement, and problem solving each made independent contributions to the prediction of child externalizing behavior, although not all in the expected direction. Further analyses examining mothers and fathers separately suggest that mother-reported monitoring and father-reported discipline practices uniquely contributed to these findings. These results may have important implications for prevention and clinical intervention efforts with Latino immigrant families, including the cultural adaptation and implementation of parenting interventions with this underserved population.","author":[{"dropping-particle":"","family":"Holtrop","given":"Kendal","non-dropping-particle":"","parse-names":false,"suffix":""},{"dropping-particle":"","family":"McNeil Smith","given":"Sharde","non-dropping-particle":"","parse-names":false,"suffix":""},{"dropping-particle":"","family":"Scott","given":"Jenna C.","non-dropping-particle":"","parse-names":false,"suffix":""}],"container-title":"Family Process","id":"ITEM-1","issue":"2","issued":{"date-parts":[["2015"]]},"page":"359-375","title":"Associations between positive parenting practices and child externalizing behavior in underserved Latino immigrant families","type":"article-journal","volume":"54"},"uris":["http://www.mendeley.com/documents/?uuid=f47f0602-7a44-492d-9584-22af946d07f7"]}],"mendeley":{"formattedCitation":"(Holtrop et al., 2015)","plainTextFormattedCitation":"(Holtrop et al., 2015)","previouslyFormattedCitation":"(Holtrop et al., 2015)"},"properties":{"noteIndex":0},"schema":"https://github.com/citation-style-language/schema/raw/master/csl-citation.json"}</w:instrText>
      </w:r>
      <w:r>
        <w:fldChar w:fldCharType="separate"/>
      </w:r>
      <w:r w:rsidRPr="003C06E0">
        <w:rPr>
          <w:noProof/>
        </w:rPr>
        <w:t>(Holtrop et al., 2015)</w:t>
      </w:r>
      <w:r>
        <w:fldChar w:fldCharType="end"/>
      </w:r>
      <w:r>
        <w:t xml:space="preserve">.  The interventions primarily focused on typical western parenting topics like parent monitoring, discipline and limit setting, skill encouragement, and family problem solving </w:t>
      </w:r>
      <w:r>
        <w:fldChar w:fldCharType="begin" w:fldLock="1"/>
      </w:r>
      <w:r>
        <w:instrText>ADDIN CSL_CITATION {"citationItems":[{"id":"ITEM-1","itemData":{"DOI":"10.1111/j.1545-5300.2009.01278.x","ISBN":"1545-5300","ISSN":"00147370","PMID":"19579906","abstract":"Despite the unique and challenging circumstances confronting Latino immigrant families, debate still exists as to the need to culturally adapt evidence-based interventions for dissemination with this population. Following the grounded theory approach, the current qualitative investigation utilized focus group interviews with 83 Latino immigrant parents to explore the relevance of culturally adapting an evidence-based parenting intervention to be disseminated within this population. Findings from this study indicate that Latino immigrant parents want to participate in a culturally adapted parenting intervention as long as it is culturally relevant, respectful, and responsive to their life experiences. Research results also suggest that the parenting skills participants seek to enhance are among those commonly targeted by evidence-based parenting interventions. This study contributes to the cultural adaptation/fidelity balance debate by highlighting the necessity of exploring ways to develop culturally adapted interventions characterized by high cultural relevance, as well as high fidelity to the core components that have established efficacy for evidence-based parenting interventions.","author":[{"dropping-particle":"","family":"Parra Cardona","given":"José Rubén","non-dropping-particle":"","parse-names":false,"suffix":""},{"dropping-particle":"","family":"Holtrop","given":"Kendal","non-dropping-particle":"","parse-names":false,"suffix":""},{"dropping-particle":"","family":"CÓrdova","given":"David","non-dropping-particle":"","parse-names":false,"suffix":""},{"dropping-particle":"","family":"Escobar-Chew","given":"Ana Rocio","non-dropping-particle":"","parse-names":false,"suffix":""},{"dropping-particle":"","family":"Horsford","given":"Sheena","non-dropping-particle":"","parse-names":false,"suffix":""},{"dropping-particle":"","family":"Tams","given":"Lisa","non-dropping-particle":"","parse-names":false,"suffix":""},{"dropping-particle":"","family":"Villarruel","given":"Francisco A.","non-dropping-particle":"","parse-names":false,"suffix":""},{"dropping-particle":"","family":"Villalobos","given":"Graciela","non-dropping-particle":"","parse-names":false,"suffix":""},{"dropping-particle":"","family":"Dates","given":"Brian","non-dropping-particle":"","parse-names":false,"suffix":""},{"dropping-particle":"","family":"Anthony","given":"James C.","non-dropping-particle":"","parse-names":false,"suffix":""},{"dropping-particle":"","family":"Fitzgerald","given":"Hiram E.","non-dropping-particle":"","parse-names":false,"suffix":""}],"container-title":"Family Process","id":"ITEM-1","issue":"2","issued":{"date-parts":[["2009"]]},"page":"211-231","title":"Queremos aprender: Latino immigrants' call to integrate cultural adaptation with best practice knowledge in a parenting intervention","type":"article-journal","volume":"48"},"uris":["http://www.mendeley.com/documents/?uuid=37703271-6913-47ec-ad87-6b2e054feb9f"]},{"id":"ITEM-2","itemData":{"DOI":"10.1111/famp.12105","ISBN":"1545-5300 (Electronic)\\r0014-7370 (Linking)","ISSN":"15455300","PMID":"25287585","abstract":"This study examined whether five specific parenting practices (i.e., monitoring, discipline, skill encouragement, problem solving, and positive involvement) were associated with reduced child externalizing behaviors among a sample of Latino immigrant families. It utilized baseline data from 83 Latino couples with children participating in a larger randomized controlled trial of a culturally adapted parenting intervention. Results reveal that monitoring, discipline, skill encouragement, and problem solving each made independent contributions to the prediction of child externalizing behavior, although not all in the expected direction. Further analyses examining mothers and fathers separately suggest that mother-reported monitoring and father-reported discipline practices uniquely contributed to these findings. These results may have important implications for prevention and clinical intervention efforts with Latino immigrant families, including the cultural adaptation and implementation of parenting interventions with this underserved population.","author":[{"dropping-particle":"","family":"Holtrop","given":"Kendal","non-dropping-particle":"","parse-names":false,"suffix":""},{"dropping-particle":"","family":"McNeil Smith","given":"Sharde","non-dropping-particle":"","parse-names":false,"suffix":""},{"dropping-particle":"","family":"Scott","given":"Jenna C.","non-dropping-particle":"","parse-names":false,"suffix":""}],"container-title":"Family Process","id":"ITEM-2","issue":"2","issued":{"date-parts":[["2015"]]},"page":"359-375","title":"Associations between positive parenting practices and child externalizing behavior in underserved Latino immigrant families","type":"article-journal","volume":"54"},"uris":["http://www.mendeley.com/documents/?uuid=f47f0602-7a44-492d-9584-22af946d07f7"]}],"mendeley":{"formattedCitation":"(Holtrop et al., 2015; Parra Cardona et al., 2009)","plainTextFormattedCitation":"(Holtrop et al., 2015; Parra Cardona et al., 2009)","previouslyFormattedCitation":"(Holtrop et al., 2015; Parra Cardona et al., 2009)"},"properties":{"noteIndex":0},"schema":"https://github.com/citation-style-language/schema/raw/master/csl-citation.json"}</w:instrText>
      </w:r>
      <w:r>
        <w:fldChar w:fldCharType="separate"/>
      </w:r>
      <w:r w:rsidRPr="001D03D3">
        <w:rPr>
          <w:noProof/>
        </w:rPr>
        <w:t>(Holtrop et al., 2015; Parra Cardona et al., 2009)</w:t>
      </w:r>
      <w:r>
        <w:fldChar w:fldCharType="end"/>
      </w:r>
      <w:r>
        <w:t xml:space="preserve">.  Parents stressed </w:t>
      </w:r>
      <w:r w:rsidR="00FB2BAC">
        <w:t xml:space="preserve">how </w:t>
      </w:r>
      <w:r>
        <w:t>importan</w:t>
      </w:r>
      <w:r w:rsidR="00940029">
        <w:t>t it is for</w:t>
      </w:r>
      <w:r>
        <w:t xml:space="preserve"> those bringing the intervention</w:t>
      </w:r>
      <w:r w:rsidR="002D302B">
        <w:t>s</w:t>
      </w:r>
      <w:r w:rsidR="00940029">
        <w:t xml:space="preserve"> to</w:t>
      </w:r>
      <w:r w:rsidR="002D302B">
        <w:t xml:space="preserve"> </w:t>
      </w:r>
      <w:r>
        <w:t>understand their culture and situation.  For example, one mother spoke about how she always has someone else in the house who helps her, and that she is never alone in taking care of the house or children</w:t>
      </w:r>
      <w:r w:rsidR="00255806">
        <w:t xml:space="preserve"> </w:t>
      </w:r>
      <w:r w:rsidR="00255806">
        <w:fldChar w:fldCharType="begin" w:fldLock="1"/>
      </w:r>
      <w:r w:rsidR="00255806">
        <w:instrText>ADDIN CSL_CITATION {"citationItems":[{"id":"ITEM-1","itemData":{"DOI":"10.1111/j.1545-5300.2009.01278.x","ISBN":"1545-5300","ISSN":"00147370","PMID":"19579906","abstract":"Despite the unique and challenging circumstances confronting Latino immigrant families, debate still exists as to the need to culturally adapt evidence-based interventions for dissemination with this population. Following the grounded theory approach, the current qualitative investigation utilized focus group interviews with 83 Latino immigrant parents to explore the relevance of culturally adapting an evidence-based parenting intervention to be disseminated within this population. Findings from this study indicate that Latino immigrant parents want to participate in a culturally adapted parenting intervention as long as it is culturally relevant, respectful, and responsive to their life experiences. Research results also suggest that the parenting skills participants seek to enhance are among those commonly targeted by evidence-based parenting interventions. This study contributes to the cultural adaptation/fidelity balance debate by highlighting the necessity of exploring ways to develop culturally adapted interventions characterized by high cultural relevance, as well as high fidelity to the core components that have established efficacy for evidence-based parenting interventions.","author":[{"dropping-particle":"","family":"Parra Cardona","given":"José Rubén","non-dropping-particle":"","parse-names":false,"suffix":""},{"dropping-particle":"","family":"Holtrop","given":"Kendal","non-dropping-particle":"","parse-names":false,"suffix":""},{"dropping-particle":"","family":"CÓrdova","given":"David","non-dropping-particle":"","parse-names":false,"suffix":""},{"dropping-particle":"","family":"Escobar-Chew","given":"Ana Rocio","non-dropping-particle":"","parse-names":false,"suffix":""},{"dropping-particle":"","family":"Horsford","given":"Sheena","non-dropping-particle":"","parse-names":false,"suffix":""},{"dropping-particle":"","family":"Tams","given":"Lisa","non-dropping-particle":"","parse-names":false,"suffix":""},{"dropping-particle":"","family":"Villarruel","given":"Francisco A.","non-dropping-particle":"","parse-names":false,"suffix":""},{"dropping-particle":"","family":"Villalobos","given":"Graciela","non-dropping-particle":"","parse-names":false,"suffix":""},{"dropping-particle":"","family":"Dates","given":"Brian","non-dropping-particle":"","parse-names":false,"suffix":""},{"dropping-particle":"","family":"Anthony","given":"James C.","non-dropping-particle":"","parse-names":false,"suffix":""},{"dropping-particle":"","family":"Fitzgerald","given":"Hiram E.","non-dropping-particle":"","parse-names":false,"suffix":""}],"container-title":"Family Process","id":"ITEM-1","issue":"2","issued":{"date-parts":[["2009"]]},"page":"211-231","title":"Queremos aprender: Latino immigrants' call to integrate cultural adaptation with best practice knowledge in a parenting intervention","type":"article-journal","volume":"48"},"uris":["http://www.mendeley.com/documents/?uuid=37703271-6913-47ec-ad87-6b2e054feb9f"]}],"mendeley":{"formattedCitation":"(Parra Cardona et al., 2009)","plainTextFormattedCitation":"(Parra Cardona et al., 2009)"},"properties":{"noteIndex":0},"schema":"https://github.com/citation-style-language/schema/raw/master/csl-citation.json"}</w:instrText>
      </w:r>
      <w:r w:rsidR="00255806">
        <w:fldChar w:fldCharType="separate"/>
      </w:r>
      <w:r w:rsidR="00255806" w:rsidRPr="00255806">
        <w:rPr>
          <w:noProof/>
        </w:rPr>
        <w:t>(Parra Cardona et al., 2009)</w:t>
      </w:r>
      <w:r w:rsidR="00255806">
        <w:fldChar w:fldCharType="end"/>
      </w:r>
      <w:r>
        <w:t>.</w:t>
      </w:r>
      <w:r w:rsidR="00940029">
        <w:t xml:space="preserve">  This is different from most families in the dominant culture.</w:t>
      </w:r>
      <w:r>
        <w:t xml:space="preserve">  Other parents </w:t>
      </w:r>
      <w:r w:rsidR="00116FB2">
        <w:t>complemented</w:t>
      </w:r>
      <w:r w:rsidR="00106526">
        <w:t xml:space="preserve"> this idea</w:t>
      </w:r>
      <w:r w:rsidR="00DA5DA3">
        <w:t xml:space="preserve"> by</w:t>
      </w:r>
      <w:r w:rsidR="00116FB2">
        <w:t xml:space="preserve"> </w:t>
      </w:r>
      <w:r w:rsidR="00ED32B9">
        <w:t>explain</w:t>
      </w:r>
      <w:r w:rsidR="00DA5DA3">
        <w:t>ing how</w:t>
      </w:r>
      <w:r>
        <w:t xml:space="preserve"> importan</w:t>
      </w:r>
      <w:r w:rsidR="00DA5DA3">
        <w:t>t</w:t>
      </w:r>
      <w:r>
        <w:t xml:space="preserve"> </w:t>
      </w:r>
      <w:r w:rsidR="00DA5DA3">
        <w:t xml:space="preserve">it is for </w:t>
      </w:r>
      <w:r>
        <w:t xml:space="preserve">parenting interventions </w:t>
      </w:r>
      <w:r w:rsidR="00DA5DA3">
        <w:t>to be</w:t>
      </w:r>
      <w:r>
        <w:t xml:space="preserve"> </w:t>
      </w:r>
      <w:r w:rsidR="00DA5DA3">
        <w:t>“</w:t>
      </w:r>
      <w:r>
        <w:t xml:space="preserve">culturally relevant as well as delivered to participants in a respectful way” </w:t>
      </w:r>
      <w:r>
        <w:fldChar w:fldCharType="begin" w:fldLock="1"/>
      </w:r>
      <w:r>
        <w:instrText>ADDIN CSL_CITATION {"citationItems":[{"id":"ITEM-1","itemData":{"DOI":"10.1111/j.1545-5300.2009.01278.x","ISBN":"1545-5300","ISSN":"00147370","PMID":"19579906","abstract":"Despite the unique and challenging circumstances confronting Latino immigrant families, debate still exists as to the need to culturally adapt evidence-based interventions for dissemination with this population. Following the grounded theory approach, the current qualitative investigation utilized focus group interviews with 83 Latino immigrant parents to explore the relevance of culturally adapting an evidence-based parenting intervention to be disseminated within this population. Findings from this study indicate that Latino immigrant parents want to participate in a culturally adapted parenting intervention as long as it is culturally relevant, respectful, and responsive to their life experiences. Research results also suggest that the parenting skills participants seek to enhance are among those commonly targeted by evidence-based parenting interventions. This study contributes to the cultural adaptation/fidelity balance debate by highlighting the necessity of exploring ways to develop culturally adapted interventions characterized by high cultural relevance, as well as high fidelity to the core components that have established efficacy for evidence-based parenting interventions.","author":[{"dropping-particle":"","family":"Parra Cardona","given":"José Rubén","non-dropping-particle":"","parse-names":false,"suffix":""},{"dropping-particle":"","family":"Holtrop","given":"Kendal","non-dropping-particle":"","parse-names":false,"suffix":""},{"dropping-particle":"","family":"CÓrdova","given":"David","non-dropping-particle":"","parse-names":false,"suffix":""},{"dropping-particle":"","family":"Escobar-Chew","given":"Ana Rocio","non-dropping-particle":"","parse-names":false,"suffix":""},{"dropping-particle":"","family":"Horsford","given":"Sheena","non-dropping-particle":"","parse-names":false,"suffix":""},{"dropping-particle":"","family":"Tams","given":"Lisa","non-dropping-particle":"","parse-names":false,"suffix":""},{"dropping-particle":"","family":"Villarruel","given":"Francisco A.","non-dropping-particle":"","parse-names":false,"suffix":""},{"dropping-particle":"","family":"Villalobos","given":"Graciela","non-dropping-particle":"","parse-names":false,"suffix":""},{"dropping-particle":"","family":"Dates","given":"Brian","non-dropping-particle":"","parse-names":false,"suffix":""},{"dropping-particle":"","family":"Anthony","given":"James C.","non-dropping-particle":"","parse-names":false,"suffix":""},{"dropping-particle":"","family":"Fitzgerald","given":"Hiram E.","non-dropping-particle":"","parse-names":false,"suffix":""}],"container-title":"Family Process","id":"ITEM-1","issue":"2","issued":{"date-parts":[["2009"]]},"page":"211-231","title":"Queremos aprender: Latino immigrants' call to integrate cultural adaptation with best practice knowledge in a parenting intervention","type":"article-journal","volume":"48"},"uris":["http://www.mendeley.com/documents/?uuid=37703271-6913-47ec-ad87-6b2e054feb9f"]}],"mendeley":{"formattedCitation":"(Parra Cardona et al., 2009)","manualFormatting":"(Parra Cardona et al., 2009, p. 221)","plainTextFormattedCitation":"(Parra Cardona et al., 2009)","previouslyFormattedCitation":"(Parra Cardona et al., 2009)"},"properties":{"noteIndex":0},"schema":"https://github.com/citation-style-language/schema/raw/master/csl-citation.json"}</w:instrText>
      </w:r>
      <w:r>
        <w:fldChar w:fldCharType="separate"/>
      </w:r>
      <w:r w:rsidRPr="009A035F">
        <w:rPr>
          <w:noProof/>
        </w:rPr>
        <w:t>(Parra Cardona et al., 2009</w:t>
      </w:r>
      <w:r>
        <w:rPr>
          <w:noProof/>
        </w:rPr>
        <w:t>, p. 221</w:t>
      </w:r>
      <w:r w:rsidRPr="009A035F">
        <w:rPr>
          <w:noProof/>
        </w:rPr>
        <w:t>)</w:t>
      </w:r>
      <w:r>
        <w:fldChar w:fldCharType="end"/>
      </w:r>
      <w:r w:rsidR="00FB2BAC">
        <w:t>.</w:t>
      </w:r>
      <w:r w:rsidR="001342AA">
        <w:t xml:space="preserve">  </w:t>
      </w:r>
    </w:p>
    <w:p w14:paraId="2609F6F0" w14:textId="36B9340A" w:rsidR="00A81776" w:rsidRPr="009A035F" w:rsidRDefault="00A81776" w:rsidP="000D19E2">
      <w:pPr>
        <w:spacing w:line="480" w:lineRule="auto"/>
        <w:ind w:firstLine="720"/>
      </w:pPr>
      <w:r>
        <w:t xml:space="preserve">Parents also expressed how difficult it was to break out of the poor parenting strategies they learned from their parents, and that they did not know of any alternative methods.  They mentioned several areas of concern including how shocked they are to see elementary school kids in the US with drugs, and want to know how to protect their children from substance abuse </w:t>
      </w:r>
      <w:r>
        <w:fldChar w:fldCharType="begin" w:fldLock="1"/>
      </w:r>
      <w:r>
        <w:instrText>ADDIN CSL_CITATION {"citationItems":[{"id":"ITEM-1","itemData":{"DOI":"10.1111/j.1545-5300.2009.01278.x","ISBN":"1545-5300","ISSN":"00147370","PMID":"19579906","abstract":"Despite the unique and challenging circumstances confronting Latino immigrant families, debate still exists as to the need to culturally adapt evidence-based interventions for dissemination with this population. Following the grounded theory approach, the current qualitative investigation utilized focus group interviews with 83 Latino immigrant parents to explore the relevance of culturally adapting an evidence-based parenting intervention to be disseminated within this population. Findings from this study indicate that Latino immigrant parents want to participate in a culturally adapted parenting intervention as long as it is culturally relevant, respectful, and responsive to their life experiences. Research results also suggest that the parenting skills participants seek to enhance are among those commonly targeted by evidence-based parenting interventions. This study contributes to the cultural adaptation/fidelity balance debate by highlighting the necessity of exploring ways to develop culturally adapted interventions characterized by high cultural relevance, as well as high fidelity to the core components that have established efficacy for evidence-based parenting interventions.","author":[{"dropping-particle":"","family":"Parra Cardona","given":"José Rubén","non-dropping-particle":"","parse-names":false,"suffix":""},{"dropping-particle":"","family":"Holtrop","given":"Kendal","non-dropping-particle":"","parse-names":false,"suffix":""},{"dropping-particle":"","family":"CÓrdova","given":"David","non-dropping-particle":"","parse-names":false,"suffix":""},{"dropping-particle":"","family":"Escobar-Chew","given":"Ana Rocio","non-dropping-particle":"","parse-names":false,"suffix":""},{"dropping-particle":"","family":"Horsford","given":"Sheena","non-dropping-particle":"","parse-names":false,"suffix":""},{"dropping-particle":"","family":"Tams","given":"Lisa","non-dropping-particle":"","parse-names":false,"suffix":""},{"dropping-particle":"","family":"Villarruel","given":"Francisco A.","non-dropping-particle":"","parse-names":false,"suffix":""},{"dropping-particle":"","family":"Villalobos","given":"Graciela","non-dropping-particle":"","parse-names":false,"suffix":""},{"dropping-particle":"","family":"Dates","given":"Brian","non-dropping-particle":"","parse-names":false,"suffix":""},{"dropping-particle":"","family":"Anthony","given":"James C.","non-dropping-particle":"","parse-names":false,"suffix":""},{"dropping-particle":"","family":"Fitzgerald","given":"Hiram E.","non-dropping-particle":"","parse-names":false,"suffix":""}],"container-title":"Family Process","id":"ITEM-1","issue":"2","issued":{"date-parts":[["2009"]]},"page":"211-231","title":"Queremos aprender: Latino immigrants' call to integrate cultural adaptation with best practice knowledge in a parenting intervention","type":"article-journal","volume":"48"},"uris":["http://www.mendeley.com/documents/?uuid=37703271-6913-47ec-ad87-6b2e054feb9f"]}],"mendeley":{"formattedCitation":"(Parra Cardona et al., 2009)","plainTextFormattedCitation":"(Parra Cardona et al., 2009)","previouslyFormattedCitation":"(Parra Cardona et al., 2009)"},"properties":{"noteIndex":0},"schema":"https://github.com/citation-style-language/schema/raw/master/csl-citation.json"}</w:instrText>
      </w:r>
      <w:r>
        <w:fldChar w:fldCharType="separate"/>
      </w:r>
      <w:r w:rsidRPr="00360443">
        <w:rPr>
          <w:noProof/>
        </w:rPr>
        <w:t>(Parra Cardona et al., 2009)</w:t>
      </w:r>
      <w:r>
        <w:fldChar w:fldCharType="end"/>
      </w:r>
      <w:r>
        <w:t>.</w:t>
      </w:r>
    </w:p>
    <w:p w14:paraId="791E20CE" w14:textId="57F25F12" w:rsidR="00A81776" w:rsidRDefault="005116E8" w:rsidP="00A81776">
      <w:pPr>
        <w:spacing w:line="480" w:lineRule="auto"/>
        <w:ind w:firstLine="720"/>
      </w:pPr>
      <w:r>
        <w:rPr>
          <w:b/>
        </w:rPr>
        <w:t>Ho</w:t>
      </w:r>
      <w:r w:rsidR="005D60E4">
        <w:rPr>
          <w:b/>
        </w:rPr>
        <w:t xml:space="preserve">w are parents affected?  </w:t>
      </w:r>
      <w:r w:rsidR="00A81776">
        <w:t xml:space="preserve">Corona and colleagues (2012) </w:t>
      </w:r>
      <w:r w:rsidR="00A208C4">
        <w:t>sa</w:t>
      </w:r>
      <w:r w:rsidR="00A81776">
        <w:t>t down with Latino parents and asked them how they felt when they needed to ask their children to translate for them and heard both positive and negative feelings.</w:t>
      </w:r>
      <w:r w:rsidR="00A81776" w:rsidRPr="00B24A3F">
        <w:t xml:space="preserve"> </w:t>
      </w:r>
      <w:r w:rsidR="00A81776">
        <w:t xml:space="preserve"> Parents felt proud that their children could help serve the family, which is a link to the Latino value of familism.</w:t>
      </w:r>
      <w:r w:rsidR="00A81776" w:rsidRPr="001E74D5">
        <w:t xml:space="preserve"> </w:t>
      </w:r>
      <w:r w:rsidR="00A81776">
        <w:t xml:space="preserve"> Parents also felt “embarrassed, </w:t>
      </w:r>
      <w:r w:rsidR="00A81776">
        <w:lastRenderedPageBreak/>
        <w:t xml:space="preserve">uncomfortable, and ashamed that they needed to rely on their children in everyday situations” </w:t>
      </w:r>
      <w:r w:rsidR="00A81776">
        <w:fldChar w:fldCharType="begin" w:fldLock="1"/>
      </w:r>
      <w:r w:rsidR="00A81776">
        <w:instrText>ADDIN CSL_CITATION {"citationItems":[{"id":"ITEM-1","itemData":{"DOI":"10.1007/s10826-011-9536-2","ISBN":"1082601195","ISSN":"10621024","abstract":"As the population of children living in immi- grant and non-English speaking households continues to increase, children may be placed in the position to serve as an interpreter for their parents (i.e., a language broker). Relatively few studies, however, have obtained fathers’ reactions to their children serving as language brokers or explored the reasons why language brokering is linked to positive and negative youth outcomes. We interviewed 25 Latino adolescents (14 girls, 11 boys) and their parents (18 mothers, 11 fathers) using a semi-structured interview protocol. Interviews were digitally recorded and then transcribed, and themes were coded from the transcripts. When describing positive feelings associated with lan- guage brokering, parents and youth talked about children helping the family and the benefit of speaking two lan- guages. When youth shared negative feelings, they talked about difficulties when words were complex and beyond their own English/Spanish language abilities. Children seemed to find language brokering experiences in health- related settings particularly difficult. Our findings begin to shed light on a relatively unexplored area of language brokering thereby highlighting a need for more studies examining youth’s understanding about the material being translated. Moreover, the relational aspect of language brokering within the family also merits further study given that for some families language brokering is a ‘‘shared’’ parent–child experience.","author":[{"dropping-particle":"","family":"Corona","given":"Rosalie","non-dropping-particle":"","parse-names":false,"suffix":""},{"dropping-particle":"","family":"Stevens","given":"Lillian F.","non-dropping-particle":"","parse-names":false,"suffix":""},{"dropping-particle":"","family":"Halfond","given":"Raquel W.","non-dropping-particle":"","parse-names":false,"suffix":""},{"dropping-particle":"","family":"Shaffer","given":"Carla M.","non-dropping-particle":"","parse-names":false,"suffix":""},{"dropping-particle":"","family":"Reid-Quiñones","given":"Kathryn","non-dropping-particle":"","parse-names":false,"suffix":""},{"dropping-particle":"","family":"Gonzalez","given":"Tanya","non-dropping-particle":"","parse-names":false,"suffix":""}],"container-title":"Journal of Child and Family Studies","id":"ITEM-1","issue":"5","issued":{"date-parts":[["2012"]]},"page":"788-798","title":"A qualitative analysis of what Latino parents and adolescents think and feel about language brokering","type":"article-journal","volume":"21"},"uris":["http://www.mendeley.com/documents/?uuid=f369cc1a-2f30-4ad5-a695-f952311cbc3e"]}],"mendeley":{"formattedCitation":"(Corona et al., 2012)","manualFormatting":"(Corona et al., 2012, p. 795)","plainTextFormattedCitation":"(Corona et al., 2012)","previouslyFormattedCitation":"(Corona et al., 2012)"},"properties":{"noteIndex":0},"schema":"https://github.com/citation-style-language/schema/raw/master/csl-citation.json"}</w:instrText>
      </w:r>
      <w:r w:rsidR="00A81776">
        <w:fldChar w:fldCharType="separate"/>
      </w:r>
      <w:r w:rsidR="00A81776" w:rsidRPr="002F243D">
        <w:rPr>
          <w:noProof/>
        </w:rPr>
        <w:t>(Corona et al., 2012</w:t>
      </w:r>
      <w:r w:rsidR="00A81776">
        <w:rPr>
          <w:noProof/>
        </w:rPr>
        <w:t>, p. 795</w:t>
      </w:r>
      <w:r w:rsidR="00A81776" w:rsidRPr="002F243D">
        <w:rPr>
          <w:noProof/>
        </w:rPr>
        <w:t>)</w:t>
      </w:r>
      <w:r w:rsidR="00A81776">
        <w:fldChar w:fldCharType="end"/>
      </w:r>
      <w:r w:rsidR="00A81776">
        <w:t xml:space="preserve">.  </w:t>
      </w:r>
      <w:r w:rsidR="00E80DC3">
        <w:t>O</w:t>
      </w:r>
      <w:r w:rsidR="00A81776">
        <w:t>n</w:t>
      </w:r>
      <w:r w:rsidR="00C759BE">
        <w:t>e</w:t>
      </w:r>
      <w:r w:rsidR="00A81776">
        <w:t xml:space="preserve"> mother said it best in a reflection of how it was for her growing up as an immigrant.  She said, “It is hard.  I think what takes a hit is the pecking order in the family.  Because you know that link into the world through language and through knowledge and through understand what’s going on around you suddenly becomes the </w:t>
      </w:r>
      <w:proofErr w:type="gramStart"/>
      <w:r w:rsidR="00A81776">
        <w:t>child’s</w:t>
      </w:r>
      <w:proofErr w:type="gramEnd"/>
      <w:r w:rsidR="00A81776">
        <w:t xml:space="preserve">.  That’s how it was for me” </w:t>
      </w:r>
      <w:r w:rsidR="00A81776">
        <w:fldChar w:fldCharType="begin" w:fldLock="1"/>
      </w:r>
      <w:r w:rsidR="00A81776">
        <w:instrText>ADDIN CSL_CITATION {"citationItems":[{"id":"ITEM-1","itemData":{"DOI":"10.1007/s10826-011-9536-2","ISBN":"1082601195","ISSN":"10621024","abstract":"As the population of children living in immi- grant and non-English speaking households continues to increase, children may be placed in the position to serve as an interpreter for their parents (i.e., a language broker). Relatively few studies, however, have obtained fathers’ reactions to their children serving as language brokers or explored the reasons why language brokering is linked to positive and negative youth outcomes. We interviewed 25 Latino adolescents (14 girls, 11 boys) and their parents (18 mothers, 11 fathers) using a semi-structured interview protocol. Interviews were digitally recorded and then transcribed, and themes were coded from the transcripts. When describing positive feelings associated with lan- guage brokering, parents and youth talked about children helping the family and the benefit of speaking two lan- guages. When youth shared negative feelings, they talked about difficulties when words were complex and beyond their own English/Spanish language abilities. Children seemed to find language brokering experiences in health- related settings particularly difficult. Our findings begin to shed light on a relatively unexplored area of language brokering thereby highlighting a need for more studies examining youth’s understanding about the material being translated. Moreover, the relational aspect of language brokering within the family also merits further study given that for some families language brokering is a ‘‘shared’’ parent–child experience.","author":[{"dropping-particle":"","family":"Corona","given":"Rosalie","non-dropping-particle":"","parse-names":false,"suffix":""},{"dropping-particle":"","family":"Stevens","given":"Lillian F.","non-dropping-particle":"","parse-names":false,"suffix":""},{"dropping-particle":"","family":"Halfond","given":"Raquel W.","non-dropping-particle":"","parse-names":false,"suffix":""},{"dropping-particle":"","family":"Shaffer","given":"Carla M.","non-dropping-particle":"","parse-names":false,"suffix":""},{"dropping-particle":"","family":"Reid-Quiñones","given":"Kathryn","non-dropping-particle":"","parse-names":false,"suffix":""},{"dropping-particle":"","family":"Gonzalez","given":"Tanya","non-dropping-particle":"","parse-names":false,"suffix":""}],"container-title":"Journal of Child and Family Studies","id":"ITEM-1","issue":"5","issued":{"date-parts":[["2012"]]},"page":"788-798","title":"A qualitative analysis of what Latino parents and adolescents think and feel about language brokering","type":"article-journal","volume":"21"},"uris":["http://www.mendeley.com/documents/?uuid=f369cc1a-2f30-4ad5-a695-f952311cbc3e"]}],"mendeley":{"formattedCitation":"(Corona et al., 2012)","manualFormatting":"(Corona et al., 2012, p. 794)","plainTextFormattedCitation":"(Corona et al., 2012)","previouslyFormattedCitation":"(Corona et al., 2012)"},"properties":{"noteIndex":0},"schema":"https://github.com/citation-style-language/schema/raw/master/csl-citation.json"}</w:instrText>
      </w:r>
      <w:r w:rsidR="00A81776">
        <w:fldChar w:fldCharType="separate"/>
      </w:r>
      <w:r w:rsidR="00A81776" w:rsidRPr="00502296">
        <w:rPr>
          <w:noProof/>
        </w:rPr>
        <w:t>(Corona et al., 2012</w:t>
      </w:r>
      <w:r w:rsidR="00A81776">
        <w:rPr>
          <w:noProof/>
        </w:rPr>
        <w:t>, p. 794</w:t>
      </w:r>
      <w:r w:rsidR="00A81776" w:rsidRPr="00502296">
        <w:rPr>
          <w:noProof/>
        </w:rPr>
        <w:t>)</w:t>
      </w:r>
      <w:r w:rsidR="00A81776">
        <w:fldChar w:fldCharType="end"/>
      </w:r>
      <w:r w:rsidR="00A81776">
        <w:t xml:space="preserve">.  </w:t>
      </w:r>
    </w:p>
    <w:p w14:paraId="00878450" w14:textId="77777777" w:rsidR="005116E8" w:rsidRDefault="005116E8" w:rsidP="00665334">
      <w:pPr>
        <w:spacing w:line="480" w:lineRule="auto"/>
        <w:ind w:firstLine="0"/>
        <w:jc w:val="center"/>
        <w:rPr>
          <w:b/>
        </w:rPr>
      </w:pPr>
      <w:r>
        <w:rPr>
          <w:b/>
        </w:rPr>
        <w:t>Gaps in the Literature</w:t>
      </w:r>
    </w:p>
    <w:p w14:paraId="2D72BFAB" w14:textId="53609680" w:rsidR="00DF615D" w:rsidRDefault="00A81776" w:rsidP="00DF615D">
      <w:pPr>
        <w:spacing w:line="480" w:lineRule="auto"/>
        <w:ind w:firstLine="720"/>
      </w:pPr>
      <w:r>
        <w:t xml:space="preserve">As it has been discussed, immigrant children are acculturating much faster than their parents and are becoming language brokers.  Many studies have shown both the negative and positive consequences to language brokering for the Latino children, but few have focused on the parent’s perspective.  Even when researchers have planned and implemented parenting interventions to help the parents, the reasons were based on what they saw in children and adolescent delinquent behaviors </w:t>
      </w:r>
      <w:r>
        <w:fldChar w:fldCharType="begin" w:fldLock="1"/>
      </w:r>
      <w:r>
        <w:instrText>ADDIN CSL_CITATION {"citationItems":[{"id":"ITEM-1","itemData":{"DOI":"10.1111/famp.12105","ISBN":"1545-5300 (Electronic)\\r0014-7370 (Linking)","ISSN":"15455300","PMID":"25287585","abstract":"This study examined whether five specific parenting practices (i.e., monitoring, discipline, skill encouragement, problem solving, and positive involvement) were associated with reduced child externalizing behaviors among a sample of Latino immigrant families. It utilized baseline data from 83 Latino couples with children participating in a larger randomized controlled trial of a culturally adapted parenting intervention. Results reveal that monitoring, discipline, skill encouragement, and problem solving each made independent contributions to the prediction of child externalizing behavior, although not all in the expected direction. Further analyses examining mothers and fathers separately suggest that mother-reported monitoring and father-reported discipline practices uniquely contributed to these findings. These results may have important implications for prevention and clinical intervention efforts with Latino immigrant families, including the cultural adaptation and implementation of parenting interventions with this underserved population.","author":[{"dropping-particle":"","family":"Holtrop","given":"Kendal","non-dropping-particle":"","parse-names":false,"suffix":""},{"dropping-particle":"","family":"McNeil Smith","given":"Sharde","non-dropping-particle":"","parse-names":false,"suffix":""},{"dropping-particle":"","family":"Scott","given":"Jenna C.","non-dropping-particle":"","parse-names":false,"suffix":""}],"container-title":"Family Process","id":"ITEM-1","issue":"2","issued":{"date-parts":[["2015"]]},"page":"359-375","title":"Associations between positive parenting practices and child externalizing behavior in underserved Latino immigrant families","type":"article-journal","volume":"54"},"uris":["http://www.mendeley.com/documents/?uuid=f47f0602-7a44-492d-9584-22af946d07f7"]}],"mendeley":{"formattedCitation":"(Holtrop et al., 2015)","plainTextFormattedCitation":"(Holtrop et al., 2015)","previouslyFormattedCitation":"(Holtrop et al., 2015)"},"properties":{"noteIndex":0},"schema":"https://github.com/citation-style-language/schema/raw/master/csl-citation.json"}</w:instrText>
      </w:r>
      <w:r>
        <w:fldChar w:fldCharType="separate"/>
      </w:r>
      <w:r w:rsidRPr="00830944">
        <w:rPr>
          <w:noProof/>
        </w:rPr>
        <w:t>(Holtrop et al., 2015)</w:t>
      </w:r>
      <w:r>
        <w:fldChar w:fldCharType="end"/>
      </w:r>
      <w:r>
        <w:t xml:space="preserve">.  </w:t>
      </w:r>
      <w:r w:rsidR="00FB2586">
        <w:t>T</w:t>
      </w:r>
      <w:r>
        <w:t xml:space="preserve">here are too few people talking directly to Latino parents to understand how they feel about language brokering, how language brokering affects their self-esteem, and what they believe is needed to maintain their authority in the home as their children are acculturating to US culture faster than they are.  </w:t>
      </w:r>
      <w:r w:rsidR="00190662">
        <w:t>This type of research needs to take place</w:t>
      </w:r>
      <w:r w:rsidR="00DF615D" w:rsidRPr="00DF615D">
        <w:t xml:space="preserve"> to see if there are any supports already in place to help Latino parents maintain their authoritative positions, and what the</w:t>
      </w:r>
      <w:r w:rsidR="00EB28CC">
        <w:t>se parents</w:t>
      </w:r>
      <w:r w:rsidR="00DF615D" w:rsidRPr="00DF615D">
        <w:t xml:space="preserve"> feel would be most beneficial.</w:t>
      </w:r>
    </w:p>
    <w:p w14:paraId="69C42949" w14:textId="771CF869" w:rsidR="008525D2" w:rsidRDefault="00E83967" w:rsidP="00DF615D">
      <w:pPr>
        <w:spacing w:line="480" w:lineRule="auto"/>
        <w:ind w:firstLine="0"/>
        <w:jc w:val="center"/>
        <w:rPr>
          <w:b/>
        </w:rPr>
      </w:pPr>
      <w:r>
        <w:rPr>
          <w:b/>
        </w:rPr>
        <w:t>Methodology</w:t>
      </w:r>
    </w:p>
    <w:p w14:paraId="0131E833" w14:textId="21E9E09A" w:rsidR="000C4E04" w:rsidRDefault="000C4E04" w:rsidP="000C4E04">
      <w:pPr>
        <w:spacing w:line="480" w:lineRule="auto"/>
        <w:ind w:firstLine="0"/>
        <w:rPr>
          <w:b/>
        </w:rPr>
      </w:pPr>
      <w:r>
        <w:rPr>
          <w:b/>
        </w:rPr>
        <w:t>Theoretical Perspective</w:t>
      </w:r>
    </w:p>
    <w:p w14:paraId="6EC89799" w14:textId="01DE26B1" w:rsidR="00632960" w:rsidRDefault="00632960" w:rsidP="00632960">
      <w:pPr>
        <w:spacing w:line="480" w:lineRule="auto"/>
        <w:rPr>
          <w:rFonts w:cs="Times New Roman"/>
          <w:color w:val="1A1A1A"/>
          <w:szCs w:val="24"/>
          <w:shd w:val="clear" w:color="auto" w:fill="FFFFFF"/>
        </w:rPr>
      </w:pPr>
      <w:r>
        <w:rPr>
          <w:rFonts w:cs="Times New Roman"/>
          <w:szCs w:val="24"/>
        </w:rPr>
        <w:t xml:space="preserve">In performing a phenomenological research study, the researcher will be working through a Critical Theory perspective.  </w:t>
      </w:r>
      <w:bookmarkStart w:id="1" w:name="_Hlk528531109"/>
      <w:r>
        <w:rPr>
          <w:rFonts w:cs="Times New Roman"/>
          <w:szCs w:val="24"/>
        </w:rPr>
        <w:t xml:space="preserve">Critical Theory was first seen among the philosophers at the Frankfurt School in 1929 and 1930 in a lecture given by Max Horkheimer </w:t>
      </w:r>
      <w:r>
        <w:rPr>
          <w:rFonts w:cs="Times New Roman"/>
          <w:szCs w:val="24"/>
        </w:rPr>
        <w:fldChar w:fldCharType="begin" w:fldLock="1"/>
      </w:r>
      <w:r w:rsidR="00E21223">
        <w:rPr>
          <w:rFonts w:cs="Times New Roman"/>
          <w:szCs w:val="24"/>
        </w:rPr>
        <w:instrText>ADDIN CSL_CITATION {"citationItems":[{"id":"ITEM-1","itemData":{"author":[{"dropping-particle":"","family":"Bohman","given":"J.","non-dropping-particle":"","parse-names":false,"suffix":""}],"container-title":"The Stanford Encyclopedia of Philosophy","id":"ITEM-1","issue":"Fall","issued":{"date-parts":[["2016"]]},"title":"Critical theory","type":"article-journal"},"uris":["http://www.mendeley.com/documents/?uuid=9eb4be8d-ee53-47a8-8046-e4e57fc515ff"]}],"mendeley":{"formattedCitation":"(Bohman, 2016)","plainTextFormattedCitation":"(Bohman, 2016)","previouslyFormattedCitation":"(Bohman, 2016)"},"properties":{"noteIndex":0},"schema":"https://github.com/citation-style-language/schema/raw/master/csl-citation.json"}</w:instrText>
      </w:r>
      <w:r>
        <w:rPr>
          <w:rFonts w:cs="Times New Roman"/>
          <w:szCs w:val="24"/>
        </w:rPr>
        <w:fldChar w:fldCharType="separate"/>
      </w:r>
      <w:r w:rsidRPr="00106390">
        <w:rPr>
          <w:rFonts w:cs="Times New Roman"/>
          <w:noProof/>
          <w:szCs w:val="24"/>
        </w:rPr>
        <w:t>(Bohman, 2016)</w:t>
      </w:r>
      <w:r>
        <w:rPr>
          <w:rFonts w:cs="Times New Roman"/>
          <w:szCs w:val="24"/>
        </w:rPr>
        <w:fldChar w:fldCharType="end"/>
      </w:r>
      <w:bookmarkEnd w:id="1"/>
      <w:r>
        <w:rPr>
          <w:rFonts w:cs="Times New Roman"/>
          <w:szCs w:val="24"/>
        </w:rPr>
        <w:t xml:space="preserve">.  </w:t>
      </w:r>
      <w:r>
        <w:rPr>
          <w:rFonts w:cs="Times New Roman"/>
          <w:szCs w:val="24"/>
        </w:rPr>
        <w:lastRenderedPageBreak/>
        <w:t xml:space="preserve">Critical theory is based on the idea that “research should empower the powerless and transform existing social inequalities and injustices” </w:t>
      </w:r>
      <w:r>
        <w:rPr>
          <w:rFonts w:cs="Times New Roman"/>
          <w:szCs w:val="24"/>
        </w:rPr>
        <w:fldChar w:fldCharType="begin" w:fldLock="1"/>
      </w:r>
      <w:r w:rsidR="00E21223">
        <w:rPr>
          <w:rFonts w:cs="Times New Roman"/>
          <w:szCs w:val="24"/>
        </w:rPr>
        <w:instrText>ADDIN CSL_CITATION {"citationItems":[{"id":"ITEM-1","itemData":{"author":[{"dropping-particle":"","family":"Bogdan","given":"R. C.","non-dropping-particle":"","parse-names":false,"suffix":""},{"dropping-particle":"","family":"Bilken","given":"S. K.","non-dropping-particle":"","parse-names":false,"suffix":""}],"container-title":"Qualitative Research for Education: An introduction to theories and models","id":"ITEM-1","issued":{"date-parts":[["1998"]]},"publisher":"Allyn &amp; Bacon","publisher-place":"Needham Heights, MA","title":"Outline of chapter 1: Characteristics of qualitative research","type":"chapter"},"uris":["http://www.mendeley.com/documents/?uuid=809f489b-9162-4d0d-8ef8-c288bfa4ad3f"]}],"mendeley":{"formattedCitation":"(Bogdan &amp; Bilken, 1998)","manualFormatting":"(Bogdan &amp; Bilken, 1998, p. 6)","plainTextFormattedCitation":"(Bogdan &amp; Bilken, 1998)","previouslyFormattedCitation":"(Bogdan &amp; Bilken, 1998)"},"properties":{"noteIndex":0},"schema":"https://github.com/citation-style-language/schema/raw/master/csl-citation.json"}</w:instrText>
      </w:r>
      <w:r>
        <w:rPr>
          <w:rFonts w:cs="Times New Roman"/>
          <w:szCs w:val="24"/>
        </w:rPr>
        <w:fldChar w:fldCharType="separate"/>
      </w:r>
      <w:r w:rsidRPr="00C87A17">
        <w:rPr>
          <w:rFonts w:cs="Times New Roman"/>
          <w:noProof/>
          <w:szCs w:val="24"/>
        </w:rPr>
        <w:t>(Bogdan &amp; Bilken, 1998</w:t>
      </w:r>
      <w:r>
        <w:rPr>
          <w:rFonts w:cs="Times New Roman"/>
          <w:noProof/>
          <w:szCs w:val="24"/>
        </w:rPr>
        <w:t>, p. 6</w:t>
      </w:r>
      <w:r w:rsidRPr="00C87A17">
        <w:rPr>
          <w:rFonts w:cs="Times New Roman"/>
          <w:noProof/>
          <w:szCs w:val="24"/>
        </w:rPr>
        <w:t>)</w:t>
      </w:r>
      <w:r>
        <w:rPr>
          <w:rFonts w:cs="Times New Roman"/>
          <w:szCs w:val="24"/>
        </w:rPr>
        <w:fldChar w:fldCharType="end"/>
      </w:r>
      <w:r>
        <w:rPr>
          <w:rFonts w:cs="Times New Roman"/>
          <w:szCs w:val="24"/>
        </w:rPr>
        <w:t>.  According to Horkheimer’s original definition, critical theorists seek to benefit marginalized groups by bringing about freedom from social oppression and power.  Critical theory research</w:t>
      </w:r>
      <w:r w:rsidRPr="00511EC6">
        <w:rPr>
          <w:rFonts w:cs="Times New Roman"/>
          <w:color w:val="1A1A1A"/>
          <w:szCs w:val="24"/>
          <w:shd w:val="clear" w:color="auto" w:fill="FFFFFF"/>
        </w:rPr>
        <w:t xml:space="preserve"> </w:t>
      </w:r>
      <w:r>
        <w:rPr>
          <w:rFonts w:cs="Times New Roman"/>
          <w:color w:val="1A1A1A"/>
          <w:szCs w:val="24"/>
          <w:shd w:val="clear" w:color="auto" w:fill="FFFFFF"/>
        </w:rPr>
        <w:t>“</w:t>
      </w:r>
      <w:r w:rsidRPr="00632960">
        <w:rPr>
          <w:rFonts w:cs="Times New Roman"/>
          <w:color w:val="1A1A1A"/>
          <w:szCs w:val="24"/>
          <w:shd w:val="clear" w:color="auto" w:fill="FFFFFF"/>
        </w:rPr>
        <w:t>must explain what is wrong with current social reality, identify the actors to change it, and provide both clear norms for criticism and achievable practical goals for social transformation</w:t>
      </w:r>
      <w:r>
        <w:rPr>
          <w:rFonts w:cs="Times New Roman"/>
          <w:color w:val="1A1A1A"/>
          <w:szCs w:val="24"/>
          <w:shd w:val="clear" w:color="auto" w:fill="FFFFFF"/>
        </w:rPr>
        <w:t>”</w:t>
      </w:r>
      <w:r w:rsidRPr="00511EC6">
        <w:rPr>
          <w:rFonts w:cs="Times New Roman"/>
          <w:color w:val="1A1A1A"/>
          <w:szCs w:val="24"/>
          <w:shd w:val="clear" w:color="auto" w:fill="FFFFFF"/>
        </w:rPr>
        <w:t xml:space="preserve"> (</w:t>
      </w:r>
      <w:proofErr w:type="spellStart"/>
      <w:r w:rsidRPr="00511EC6">
        <w:rPr>
          <w:rFonts w:cs="Times New Roman"/>
          <w:color w:val="1A1A1A"/>
          <w:szCs w:val="24"/>
          <w:shd w:val="clear" w:color="auto" w:fill="FFFFFF"/>
        </w:rPr>
        <w:t>Bohman</w:t>
      </w:r>
      <w:proofErr w:type="spellEnd"/>
      <w:r w:rsidRPr="00511EC6">
        <w:rPr>
          <w:rFonts w:cs="Times New Roman"/>
          <w:color w:val="1A1A1A"/>
          <w:szCs w:val="24"/>
          <w:shd w:val="clear" w:color="auto" w:fill="FFFFFF"/>
        </w:rPr>
        <w:t>, 2016, p. 1)</w:t>
      </w:r>
      <w:r>
        <w:rPr>
          <w:rFonts w:cs="Times New Roman"/>
          <w:color w:val="1A1A1A"/>
          <w:szCs w:val="24"/>
          <w:shd w:val="clear" w:color="auto" w:fill="FFFFFF"/>
        </w:rPr>
        <w:t>.</w:t>
      </w:r>
    </w:p>
    <w:p w14:paraId="206CC830" w14:textId="2270D73D" w:rsidR="00632960" w:rsidRDefault="00632960" w:rsidP="00632960">
      <w:pPr>
        <w:spacing w:line="480" w:lineRule="auto"/>
        <w:rPr>
          <w:rFonts w:cs="Times New Roman"/>
          <w:color w:val="1A1A1A"/>
          <w:szCs w:val="24"/>
          <w:shd w:val="clear" w:color="auto" w:fill="FFFFFF"/>
        </w:rPr>
      </w:pPr>
      <w:r>
        <w:rPr>
          <w:rFonts w:cs="Times New Roman"/>
          <w:color w:val="1A1A1A"/>
          <w:szCs w:val="24"/>
          <w:shd w:val="clear" w:color="auto" w:fill="FFFFFF"/>
        </w:rPr>
        <w:tab/>
        <w:t xml:space="preserve">Critical theory is the </w:t>
      </w:r>
      <w:bookmarkStart w:id="2" w:name="_Hlk528528775"/>
      <w:r>
        <w:rPr>
          <w:rFonts w:cs="Times New Roman"/>
          <w:color w:val="1A1A1A"/>
          <w:szCs w:val="24"/>
          <w:shd w:val="clear" w:color="auto" w:fill="FFFFFF"/>
        </w:rPr>
        <w:t xml:space="preserve">underlying perspective of the feminist’s movement and the social justice reform. </w:t>
      </w:r>
      <w:bookmarkEnd w:id="2"/>
      <w:r>
        <w:rPr>
          <w:rFonts w:cs="Times New Roman"/>
          <w:color w:val="1A1A1A"/>
          <w:szCs w:val="24"/>
          <w:shd w:val="clear" w:color="auto" w:fill="FFFFFF"/>
        </w:rPr>
        <w:t xml:space="preserve"> It has been seen in LGBTQ research, as well as in the field of social work.  It is the motivational lens behind research that hopes to uncover social injustice and find ways</w:t>
      </w:r>
      <w:r w:rsidR="00853A3B">
        <w:rPr>
          <w:rFonts w:cs="Times New Roman"/>
          <w:color w:val="1A1A1A"/>
          <w:szCs w:val="24"/>
          <w:shd w:val="clear" w:color="auto" w:fill="FFFFFF"/>
        </w:rPr>
        <w:t xml:space="preserve"> to</w:t>
      </w:r>
      <w:r>
        <w:rPr>
          <w:rFonts w:cs="Times New Roman"/>
          <w:color w:val="1A1A1A"/>
          <w:szCs w:val="24"/>
          <w:shd w:val="clear" w:color="auto" w:fill="FFFFFF"/>
        </w:rPr>
        <w:t xml:space="preserve"> bring about social transformation.  The original hypothesis for Horkheimer was that in order to transform a society that is run by the domina</w:t>
      </w:r>
      <w:r w:rsidR="00503F08">
        <w:rPr>
          <w:rFonts w:cs="Times New Roman"/>
          <w:color w:val="1A1A1A"/>
          <w:szCs w:val="24"/>
          <w:shd w:val="clear" w:color="auto" w:fill="FFFFFF"/>
        </w:rPr>
        <w:t>nt</w:t>
      </w:r>
      <w:r>
        <w:rPr>
          <w:rFonts w:cs="Times New Roman"/>
          <w:color w:val="1A1A1A"/>
          <w:szCs w:val="24"/>
          <w:shd w:val="clear" w:color="auto" w:fill="FFFFFF"/>
        </w:rPr>
        <w:t xml:space="preserve"> culture, real democracy needed to be sought out </w:t>
      </w:r>
      <w:r>
        <w:rPr>
          <w:rFonts w:cs="Times New Roman"/>
          <w:color w:val="1A1A1A"/>
          <w:szCs w:val="24"/>
          <w:shd w:val="clear" w:color="auto" w:fill="FFFFFF"/>
        </w:rPr>
        <w:fldChar w:fldCharType="begin" w:fldLock="1"/>
      </w:r>
      <w:r w:rsidR="00E21223">
        <w:rPr>
          <w:rFonts w:cs="Times New Roman"/>
          <w:color w:val="1A1A1A"/>
          <w:szCs w:val="24"/>
          <w:shd w:val="clear" w:color="auto" w:fill="FFFFFF"/>
        </w:rPr>
        <w:instrText>ADDIN CSL_CITATION {"citationItems":[{"id":"ITEM-1","itemData":{"author":[{"dropping-particle":"","family":"Bohman","given":"J.","non-dropping-particle":"","parse-names":false,"suffix":""}],"container-title":"The Stanford Encyclopedia of Philosophy","id":"ITEM-1","issue":"Fall","issued":{"date-parts":[["2016"]]},"title":"Critical theory","type":"article-journal"},"uris":["http://www.mendeley.com/documents/?uuid=9eb4be8d-ee53-47a8-8046-e4e57fc515ff"]}],"mendeley":{"formattedCitation":"(Bohman, 2016)","plainTextFormattedCitation":"(Bohman, 2016)","previouslyFormattedCitation":"(Bohman, 2016)"},"properties":{"noteIndex":0},"schema":"https://github.com/citation-style-language/schema/raw/master/csl-citation.json"}</w:instrText>
      </w:r>
      <w:r>
        <w:rPr>
          <w:rFonts w:cs="Times New Roman"/>
          <w:color w:val="1A1A1A"/>
          <w:szCs w:val="24"/>
          <w:shd w:val="clear" w:color="auto" w:fill="FFFFFF"/>
        </w:rPr>
        <w:fldChar w:fldCharType="separate"/>
      </w:r>
      <w:r w:rsidRPr="007E222D">
        <w:rPr>
          <w:rFonts w:cs="Times New Roman"/>
          <w:noProof/>
          <w:color w:val="1A1A1A"/>
          <w:szCs w:val="24"/>
          <w:shd w:val="clear" w:color="auto" w:fill="FFFFFF"/>
        </w:rPr>
        <w:t>(Bohman, 2016)</w:t>
      </w:r>
      <w:r>
        <w:rPr>
          <w:rFonts w:cs="Times New Roman"/>
          <w:color w:val="1A1A1A"/>
          <w:szCs w:val="24"/>
          <w:shd w:val="clear" w:color="auto" w:fill="FFFFFF"/>
        </w:rPr>
        <w:fldChar w:fldCharType="end"/>
      </w:r>
      <w:r>
        <w:rPr>
          <w:rFonts w:cs="Times New Roman"/>
          <w:color w:val="1A1A1A"/>
          <w:szCs w:val="24"/>
          <w:shd w:val="clear" w:color="auto" w:fill="FFFFFF"/>
        </w:rPr>
        <w:t>.  In other word</w:t>
      </w:r>
      <w:r w:rsidR="008B0875">
        <w:rPr>
          <w:rFonts w:cs="Times New Roman"/>
          <w:color w:val="1A1A1A"/>
          <w:szCs w:val="24"/>
          <w:shd w:val="clear" w:color="auto" w:fill="FFFFFF"/>
        </w:rPr>
        <w:t>s</w:t>
      </w:r>
      <w:r>
        <w:rPr>
          <w:rFonts w:cs="Times New Roman"/>
          <w:color w:val="1A1A1A"/>
          <w:szCs w:val="24"/>
          <w:shd w:val="clear" w:color="auto" w:fill="FFFFFF"/>
        </w:rPr>
        <w:t xml:space="preserve">, the voices of all people needed to be heard </w:t>
      </w:r>
      <w:proofErr w:type="gramStart"/>
      <w:r>
        <w:rPr>
          <w:rFonts w:cs="Times New Roman"/>
          <w:color w:val="1A1A1A"/>
          <w:szCs w:val="24"/>
          <w:shd w:val="clear" w:color="auto" w:fill="FFFFFF"/>
        </w:rPr>
        <w:t>in order for</w:t>
      </w:r>
      <w:proofErr w:type="gramEnd"/>
      <w:r>
        <w:rPr>
          <w:rFonts w:cs="Times New Roman"/>
          <w:color w:val="1A1A1A"/>
          <w:szCs w:val="24"/>
          <w:shd w:val="clear" w:color="auto" w:fill="FFFFFF"/>
        </w:rPr>
        <w:t xml:space="preserve"> a true consensus to be reach in how society could be shaped.  Qualitative research then became a means of </w:t>
      </w:r>
      <w:proofErr w:type="gramStart"/>
      <w:r>
        <w:rPr>
          <w:rFonts w:cs="Times New Roman"/>
          <w:color w:val="1A1A1A"/>
          <w:szCs w:val="24"/>
          <w:shd w:val="clear" w:color="auto" w:fill="FFFFFF"/>
        </w:rPr>
        <w:t>lifting up</w:t>
      </w:r>
      <w:proofErr w:type="gramEnd"/>
      <w:r>
        <w:rPr>
          <w:rFonts w:cs="Times New Roman"/>
          <w:color w:val="1A1A1A"/>
          <w:szCs w:val="24"/>
          <w:shd w:val="clear" w:color="auto" w:fill="FFFFFF"/>
        </w:rPr>
        <w:t xml:space="preserve"> the voices of the marginalized, uncovering social injustice</w:t>
      </w:r>
      <w:r w:rsidR="007F6663">
        <w:rPr>
          <w:rFonts w:cs="Times New Roman"/>
          <w:color w:val="1A1A1A"/>
          <w:szCs w:val="24"/>
          <w:shd w:val="clear" w:color="auto" w:fill="FFFFFF"/>
        </w:rPr>
        <w:t>, and</w:t>
      </w:r>
      <w:r>
        <w:rPr>
          <w:rFonts w:cs="Times New Roman"/>
          <w:color w:val="1A1A1A"/>
          <w:szCs w:val="24"/>
          <w:shd w:val="clear" w:color="auto" w:fill="FFFFFF"/>
        </w:rPr>
        <w:t xml:space="preserve"> </w:t>
      </w:r>
      <w:r w:rsidR="00293746">
        <w:rPr>
          <w:rFonts w:cs="Times New Roman"/>
          <w:color w:val="1A1A1A"/>
          <w:szCs w:val="24"/>
          <w:shd w:val="clear" w:color="auto" w:fill="FFFFFF"/>
        </w:rPr>
        <w:t xml:space="preserve">finding </w:t>
      </w:r>
      <w:r>
        <w:rPr>
          <w:rFonts w:cs="Times New Roman"/>
          <w:color w:val="1A1A1A"/>
          <w:szCs w:val="24"/>
          <w:shd w:val="clear" w:color="auto" w:fill="FFFFFF"/>
        </w:rPr>
        <w:t xml:space="preserve">practical steps towards reform.  </w:t>
      </w:r>
    </w:p>
    <w:p w14:paraId="084899CE" w14:textId="6BD0C7E8" w:rsidR="00632960" w:rsidRDefault="00632960" w:rsidP="00632960">
      <w:pPr>
        <w:spacing w:line="480" w:lineRule="auto"/>
        <w:rPr>
          <w:rFonts w:cs="Times New Roman"/>
          <w:color w:val="1A1A1A"/>
          <w:szCs w:val="24"/>
          <w:shd w:val="clear" w:color="auto" w:fill="FFFFFF"/>
        </w:rPr>
      </w:pPr>
      <w:r>
        <w:rPr>
          <w:rFonts w:cs="Times New Roman"/>
          <w:color w:val="1A1A1A"/>
          <w:szCs w:val="24"/>
          <w:shd w:val="clear" w:color="auto" w:fill="FFFFFF"/>
        </w:rPr>
        <w:tab/>
      </w:r>
      <w:proofErr w:type="gramStart"/>
      <w:r>
        <w:rPr>
          <w:rFonts w:cs="Times New Roman"/>
          <w:color w:val="1A1A1A"/>
          <w:szCs w:val="24"/>
          <w:shd w:val="clear" w:color="auto" w:fill="FFFFFF"/>
        </w:rPr>
        <w:t>In light of</w:t>
      </w:r>
      <w:proofErr w:type="gramEnd"/>
      <w:r>
        <w:rPr>
          <w:rFonts w:cs="Times New Roman"/>
          <w:color w:val="1A1A1A"/>
          <w:szCs w:val="24"/>
          <w:shd w:val="clear" w:color="auto" w:fill="FFFFFF"/>
        </w:rPr>
        <w:t xml:space="preserve"> the research, Critical Theory will guide the researcher in lifting up the voices of immigrant </w:t>
      </w:r>
      <w:r w:rsidR="00E53E4F">
        <w:rPr>
          <w:rFonts w:cs="Times New Roman"/>
          <w:color w:val="1A1A1A"/>
          <w:szCs w:val="24"/>
          <w:shd w:val="clear" w:color="auto" w:fill="FFFFFF"/>
        </w:rPr>
        <w:t>Latino</w:t>
      </w:r>
      <w:r>
        <w:rPr>
          <w:rFonts w:cs="Times New Roman"/>
          <w:color w:val="1A1A1A"/>
          <w:szCs w:val="24"/>
          <w:shd w:val="clear" w:color="auto" w:fill="FFFFFF"/>
        </w:rPr>
        <w:t xml:space="preserve"> parents who have little voice in current society.  There is a current trend in society that shows children of immigrant families are acculturating to US culture and customs in faster rates than those of the parents </w:t>
      </w:r>
      <w:r>
        <w:rPr>
          <w:rFonts w:cs="Times New Roman"/>
          <w:color w:val="1A1A1A"/>
          <w:szCs w:val="24"/>
          <w:shd w:val="clear" w:color="auto" w:fill="FFFFFF"/>
        </w:rPr>
        <w:fldChar w:fldCharType="begin" w:fldLock="1"/>
      </w:r>
      <w:r w:rsidR="00E21223">
        <w:rPr>
          <w:rFonts w:cs="Times New Roman"/>
          <w:color w:val="1A1A1A"/>
          <w:szCs w:val="24"/>
          <w:shd w:val="clear" w:color="auto" w:fill="FFFFFF"/>
        </w:rPr>
        <w:instrText>ADDIN CSL_CITATION {"citationItems":[{"id":"ITEM-1","itemData":{"author":[{"dropping-particle":"","family":"Schwartz","given":"S. J.","non-dropping-particle":"","parse-names":false,"suffix":""},{"dropping-particle":"","family":"Zamboanga","given":"B. L.","non-dropping-particle":"","parse-names":false,"suffix":""},{"dropping-particle":"","family":"Lorenzo-Blanco","given":"E. I.","non-dropping-particle":"","parse-names":false,"suffix":""},{"dropping-particle":"","family":"Rosiers","given":"S. E.","non-dropping-particle":"Des","parse-names":false,"suffix":""},{"dropping-particle":"","family":"Lizzi","given":"K. M.","non-dropping-particle":"","parse-names":false,"suffix":""},{"dropping-particle":"","family":"Pattarroyo","given":"M.","non-dropping-particle":"","parse-names":false,"suffix":""},{"dropping-particle":"","family":"Unger","given":"J. B.","non-dropping-particle":"","parse-names":false,"suffix":""},{"dropping-particle":"","family":"Baezconde-Garbanati","given":"L.","non-dropping-particle":"","parse-names":false,"suffix":""},{"dropping-particle":"","family":"Cordova","given":"D.","non-dropping-particle":"","parse-names":false,"suffix":""},{"dropping-particle":"","family":"Huang","given":"S.","non-dropping-particle":"","parse-names":false,"suffix":""},{"dropping-particle":"","family":"Soto","given":"D. W.","non-dropping-particle":"","parse-names":false,"suffix":""},{"dropping-particle":"","family":"Villamar","given":"J. A.","non-dropping-particle":"","parse-names":false,"suffix":""},{"dropping-particle":"","family":"Szapocznik","given":"J.","non-dropping-particle":"","parse-names":false,"suffix":""}],"container-title":"Journal of Research on Adolescence","id":"ITEM-1","issue":"3","issued":{"date-parts":[["2016"]]},"page":"567-586","title":"Testing the parent-adolescent acculturation discrepancy hypothesis: A five-wave logitudinal study","type":"article-journal","volume":"26"},"uris":["http://www.mendeley.com/documents/?uuid=0503ff0e-060d-4e15-9dcd-8bf0d86b60d8"]}],"mendeley":{"formattedCitation":"(Schwartz et al., 2016)","plainTextFormattedCitation":"(Schwartz et al., 2016)","previouslyFormattedCitation":"(Schwartz et al., 2016)"},"properties":{"noteIndex":0},"schema":"https://github.com/citation-style-language/schema/raw/master/csl-citation.json"}</w:instrText>
      </w:r>
      <w:r>
        <w:rPr>
          <w:rFonts w:cs="Times New Roman"/>
          <w:color w:val="1A1A1A"/>
          <w:szCs w:val="24"/>
          <w:shd w:val="clear" w:color="auto" w:fill="FFFFFF"/>
        </w:rPr>
        <w:fldChar w:fldCharType="separate"/>
      </w:r>
      <w:r w:rsidRPr="00CA6716">
        <w:rPr>
          <w:rFonts w:cs="Times New Roman"/>
          <w:noProof/>
          <w:color w:val="1A1A1A"/>
          <w:szCs w:val="24"/>
          <w:shd w:val="clear" w:color="auto" w:fill="FFFFFF"/>
        </w:rPr>
        <w:t>(Schwartz et al., 2016)</w:t>
      </w:r>
      <w:r>
        <w:rPr>
          <w:rFonts w:cs="Times New Roman"/>
          <w:color w:val="1A1A1A"/>
          <w:szCs w:val="24"/>
          <w:shd w:val="clear" w:color="auto" w:fill="FFFFFF"/>
        </w:rPr>
        <w:fldChar w:fldCharType="end"/>
      </w:r>
      <w:r>
        <w:rPr>
          <w:rFonts w:cs="Times New Roman"/>
          <w:color w:val="1A1A1A"/>
          <w:szCs w:val="24"/>
          <w:shd w:val="clear" w:color="auto" w:fill="FFFFFF"/>
        </w:rPr>
        <w:t xml:space="preserve">.  The research will seek to understand the impact this has on the parent’s authoritative position in the family and seek practical ways in supporting these parents to maintain this position.   </w:t>
      </w:r>
    </w:p>
    <w:p w14:paraId="380C9688" w14:textId="025B3CA3" w:rsidR="000C4E04" w:rsidRDefault="000C4E04" w:rsidP="000C4E04">
      <w:pPr>
        <w:spacing w:line="480" w:lineRule="auto"/>
        <w:ind w:firstLine="0"/>
        <w:rPr>
          <w:b/>
        </w:rPr>
      </w:pPr>
      <w:r>
        <w:rPr>
          <w:b/>
        </w:rPr>
        <w:t>Recruitment</w:t>
      </w:r>
    </w:p>
    <w:p w14:paraId="55F7AE01" w14:textId="77777777" w:rsidR="000C4E04" w:rsidRDefault="000C4E04" w:rsidP="000C4E04">
      <w:pPr>
        <w:spacing w:line="480" w:lineRule="auto"/>
        <w:ind w:firstLine="720"/>
      </w:pPr>
      <w:r>
        <w:lastRenderedPageBreak/>
        <w:t xml:space="preserve">According to research in recruitment and retention among minority groups, one of the best ways to recruit people from minority populations is by community involvement </w:t>
      </w:r>
      <w:r>
        <w:fldChar w:fldCharType="begin" w:fldLock="1"/>
      </w:r>
      <w:r>
        <w:instrText>ADDIN CSL_CITATION {"citationItems":[{"id":"ITEM-1","itemData":{"editor":[{"dropping-particle":"","family":"Miller","given":"R. B.","non-dropping-particle":"","parse-names":false,"suffix":""},{"dropping-particle":"","family":"Johnson","given":"L. N.","non-dropping-particle":"","parse-names":false,"suffix":""}],"id":"ITEM-1","issued":{"date-parts":[["2014"]]},"publisher":"Taylor &amp; Francis","publisher-place":"New York, NY","title":"Advanced methods in family therapy research: A focus on validity and change","type":"book"},"uris":["http://www.mendeley.com/documents/?uuid=d9f5d22c-6175-4c8b-894a-d80f1cabecd1"]},{"id":"ITEM-2","itemData":{"DOI":"10.1146/annurev.publhealth.27.021405.102113","ISBN":"0163-7525 U6 - ctx_ver=Z39.88-2004&amp;ctx_enc=info%3Aofi%2Fenc%3AUTF-8&amp;rfr_id=info:sid/summon.serialssolutions.com&amp;rft_val_fmt=info:ofi/fmt:kev:mtx:journal&amp;rft.genre=article&amp;rft.atitle=EFFECTIVE+RECRUITMENT+AND+RETENTION+OF+MINORITY+RESEARCH+PARTICIPANTS&amp;rft.jtitle=Annual+Review+of+Public+Health&amp;rft.au=Antronette+K+Yancey&amp;rft.au=Alexander+N+Ortega&amp;rft.au=Shiriki+K+Kumanyika&amp;rft.date=2006-06-01&amp;rft.issn=0163-7525&amp;rft.volume=27&amp;rft.spage=1&amp;rft.externalDBID=ARPH&amp;rft.externalDocID=1040921331 U7 - Journ","ISSN":"0163-7525","PMID":"16533107","abstract":"American Indian/Native American, research ■ Abstract Our ability, as leaders in public health scholarship and practice, to achieve and measure progress in addressing racial/ethnic disparities in health status and health care is severely constrained by low levels of participation of racial/ethnic minority populations in health-related research. Confining our review to those minor-ity groups federally defined as underrepresented (African Americans/blacks, Latinos/ Hispanics, and Native Americans/American Indians), we identified 95 studies pub-lished between January 1999 and April 2005 describing methods of increasing mi-nority enrollment and retention in research studies, more than three times the average annual output of scholarly work in this area during the prior 15-year period. Ten themes emerged from the 75 studies that were primarily descriptive. The remaining 20 studies, which directly analyzed the efficacy or effectiveness of recruitment/retention strate-gies, were examined in detail and provided useful insights related to four of the ten factors: sampling approach/identification of targeted participants, community involve-ment/nature and timing of contact with prospective participants, incentives and logis-tical issues, and cultural adaptations. We then characterized the current state of this literature, discussing implications for future research needs and directions. 0163-7525/06/0421-0001$20.00","author":[{"dropping-particle":"","family":"Yancey","given":"Antronette K.","non-dropping-particle":"","parse-names":false,"suffix":""},{"dropping-particle":"","family":"Ortega","given":"Alexander N.","non-dropping-particle":"","parse-names":false,"suffix":""},{"dropping-particle":"","family":"Kumanyika","given":"Shiriki K.","non-dropping-particle":"","parse-names":false,"suffix":""}],"container-title":"Annual Review of Public Health","id":"ITEM-2","issue":"1","issued":{"date-parts":[["2006"]]},"page":"1-28","title":"Effective recruitment and retention of minority research participants","type":"article-journal","volume":"27"},"uris":["http://www.mendeley.com/documents/?uuid=281bd0d3-fd90-4433-8e5b-1d7b0a1cf31c"]}],"mendeley":{"formattedCitation":"(Miller &amp; Johnson, 2014; Yancey, Ortega, &amp; Kumanyika, 2006)","plainTextFormattedCitation":"(Miller &amp; Johnson, 2014; Yancey, Ortega, &amp; Kumanyika, 2006)","previouslyFormattedCitation":"(Miller &amp; Johnson, 2014; Yancey, Ortega, &amp; Kumanyika, 2006)"},"properties":{"noteIndex":0},"schema":"https://github.com/citation-style-language/schema/raw/master/csl-citation.json"}</w:instrText>
      </w:r>
      <w:r>
        <w:fldChar w:fldCharType="separate"/>
      </w:r>
      <w:r w:rsidRPr="001520BC">
        <w:rPr>
          <w:noProof/>
        </w:rPr>
        <w:t>(Miller &amp; Johnson, 2014; Yancey, Ortega, &amp; Kumanyika, 2006)</w:t>
      </w:r>
      <w:r>
        <w:fldChar w:fldCharType="end"/>
      </w:r>
      <w:r>
        <w:t xml:space="preserve">.  As this study is focused on how language brokering affects Latino immigrant parents, the researcher will begin by recruiting a convenience sample of participants from a local community, which will then become a snowball sample with a hopeful outcome of 15 participants.  Here in the Mid-Atlantic region of the United States, there exists a large school-based community called Linkages to Learning.  This program is found in many elementary schools, middle schools and high schools.  </w:t>
      </w:r>
      <w:proofErr w:type="gramStart"/>
      <w:r>
        <w:t>A large number of</w:t>
      </w:r>
      <w:proofErr w:type="gramEnd"/>
      <w:r>
        <w:t xml:space="preserve"> Latino immigrant parents are already involved in the various programs and services Linkages to Learning has to offer.  </w:t>
      </w:r>
    </w:p>
    <w:p w14:paraId="19DB4AF6" w14:textId="77777777" w:rsidR="000C4E04" w:rsidRDefault="000C4E04" w:rsidP="000C4E04">
      <w:pPr>
        <w:spacing w:line="480" w:lineRule="auto"/>
        <w:ind w:firstLine="0"/>
      </w:pPr>
      <w:r>
        <w:tab/>
        <w:t xml:space="preserve">The recruitment process will begin by speaking with the directors of Linkages to Learning about the research project, explaining the topic of study and how this information has the potential to benefit their Spanish-speaking clients.  Then, with permission from the director, the researcher will visit at least five Linkages to Learning sites to discuss the project with the site coordinators.  The site coordinators would be the best people to recruit participants for the study as many of them are Spanish speaking and already know the Latino immigrant parents very well.  The site coordinators will be asked to inform their Latino immigrant families about the study and to explain the purpose and hopeful outcomes.  Since word of mouth is such a strong form of recruitment among the Latino community, it is expected that some families who are not involved with Linkages will want to participate as well </w:t>
      </w:r>
      <w:r>
        <w:fldChar w:fldCharType="begin" w:fldLock="1"/>
      </w:r>
      <w:r>
        <w:instrText>ADDIN CSL_CITATION {"citationItems":[{"id":"ITEM-1","itemData":{"editor":[{"dropping-particle":"","family":"Miller","given":"R. B.","non-dropping-particle":"","parse-names":false,"suffix":""},{"dropping-particle":"","family":"Johnson","given":"L. N.","non-dropping-particle":"","parse-names":false,"suffix":""}],"id":"ITEM-1","issued":{"date-parts":[["2014"]]},"publisher":"Taylor &amp; Francis","publisher-place":"New York, NY","title":"Advanced methods in family therapy research: A focus on validity and change","type":"book"},"uris":["http://www.mendeley.com/documents/?uuid=d9f5d22c-6175-4c8b-894a-d80f1cabecd1"]}],"mendeley":{"formattedCitation":"(Miller &amp; Johnson, 2014)","plainTextFormattedCitation":"(Miller &amp; Johnson, 2014)","previouslyFormattedCitation":"(Miller &amp; Johnson, 2014)"},"properties":{"noteIndex":0},"schema":"https://github.com/citation-style-language/schema/raw/master/csl-citation.json"}</w:instrText>
      </w:r>
      <w:r>
        <w:fldChar w:fldCharType="separate"/>
      </w:r>
      <w:r w:rsidRPr="00751C39">
        <w:rPr>
          <w:noProof/>
        </w:rPr>
        <w:t>(Miller &amp; Johnson, 2014)</w:t>
      </w:r>
      <w:r>
        <w:fldChar w:fldCharType="end"/>
      </w:r>
      <w:r>
        <w:t>.  For each family who agrees to participate, they will be given a $20.00 gift card to a local grocery store upon completion of the interview.  Furthermore, an additional $10.00 will be given for each person invited into the study who becomes a participant.</w:t>
      </w:r>
    </w:p>
    <w:p w14:paraId="0CD776BE" w14:textId="77777777" w:rsidR="000C4E04" w:rsidRPr="008F699B" w:rsidRDefault="000C4E04" w:rsidP="000C4E04">
      <w:pPr>
        <w:spacing w:line="480" w:lineRule="auto"/>
        <w:ind w:firstLine="0"/>
        <w:rPr>
          <w:b/>
        </w:rPr>
      </w:pPr>
      <w:r>
        <w:rPr>
          <w:b/>
        </w:rPr>
        <w:lastRenderedPageBreak/>
        <w:t>Sampling</w:t>
      </w:r>
    </w:p>
    <w:p w14:paraId="40F3136A" w14:textId="77777777" w:rsidR="000C4E04" w:rsidRDefault="000C4E04" w:rsidP="000C4E04">
      <w:pPr>
        <w:spacing w:line="480" w:lineRule="auto"/>
        <w:ind w:firstLine="720"/>
      </w:pPr>
      <w:r>
        <w:t xml:space="preserve">The ideal number of participants would be three families from 5 sites, totaling 15 families.  The criteria that must be met are that parents be primarily Spanish-speaking, their child(ren) attend one of the Linkages schools, and their child has translated for either parent at least one time.  The family does not need to be part of the Linkages program to participate.  </w:t>
      </w:r>
    </w:p>
    <w:p w14:paraId="483CB2C8" w14:textId="77777777" w:rsidR="000C4E04" w:rsidRDefault="000C4E04" w:rsidP="000C4E04">
      <w:pPr>
        <w:spacing w:line="480" w:lineRule="auto"/>
        <w:ind w:firstLine="0"/>
        <w:rPr>
          <w:b/>
        </w:rPr>
      </w:pPr>
      <w:r>
        <w:rPr>
          <w:b/>
        </w:rPr>
        <w:t>Procedures</w:t>
      </w:r>
    </w:p>
    <w:p w14:paraId="2B19B83B" w14:textId="7C8FC9A0" w:rsidR="000C4E04" w:rsidRDefault="000C4E04" w:rsidP="004B5891">
      <w:pPr>
        <w:spacing w:line="480" w:lineRule="auto"/>
        <w:ind w:firstLine="720"/>
      </w:pPr>
      <w:r w:rsidRPr="00722C19">
        <w:rPr>
          <w:b/>
        </w:rPr>
        <w:t>Role of the researcher</w:t>
      </w:r>
      <w:r w:rsidR="004B5891">
        <w:rPr>
          <w:b/>
        </w:rPr>
        <w:t xml:space="preserve">.  </w:t>
      </w:r>
      <w:r w:rsidR="004B5891">
        <w:t>T</w:t>
      </w:r>
      <w:r>
        <w:t>he primary instrument for this study will be the researcher and fellow interviewers.  The researcher has</w:t>
      </w:r>
      <w:r w:rsidRPr="00C872BA">
        <w:t xml:space="preserve"> worked with many children in a counseling setting whose parents are Spanish speaking only.  As many of these students have behavioral problems in school,</w:t>
      </w:r>
      <w:r>
        <w:t xml:space="preserve"> the researcher desires to understand </w:t>
      </w:r>
      <w:r w:rsidRPr="00C872BA">
        <w:t>how the acculturation gap between parent and child affect</w:t>
      </w:r>
      <w:r>
        <w:t>s</w:t>
      </w:r>
      <w:r w:rsidRPr="00C872BA">
        <w:t xml:space="preserve"> the parent’s ability to maintain authority in the home.  </w:t>
      </w:r>
      <w:r>
        <w:t>Her</w:t>
      </w:r>
      <w:r w:rsidRPr="00C872BA">
        <w:t xml:space="preserve"> hypothesis is that it becomes increasingly difficult </w:t>
      </w:r>
      <w:r>
        <w:t xml:space="preserve">over time </w:t>
      </w:r>
      <w:r w:rsidRPr="00C872BA">
        <w:t>to maintain this</w:t>
      </w:r>
      <w:r>
        <w:t xml:space="preserve"> authority</w:t>
      </w:r>
      <w:r w:rsidRPr="00C872BA">
        <w:t>.</w:t>
      </w:r>
      <w:r>
        <w:t xml:space="preserve">  </w:t>
      </w:r>
      <w:r w:rsidR="006373E3">
        <w:t>The primary</w:t>
      </w:r>
      <w:r w:rsidR="00787CF6">
        <w:t xml:space="preserve"> researcher is a Caucasian female who is married with two children.  She may be biased </w:t>
      </w:r>
      <w:r w:rsidR="00903690">
        <w:t>in her understanding of authority</w:t>
      </w:r>
      <w:r w:rsidR="00BC0253">
        <w:t xml:space="preserve"> in the home.  She</w:t>
      </w:r>
      <w:r w:rsidR="004216EC">
        <w:t xml:space="preserve"> has </w:t>
      </w:r>
      <w:r w:rsidR="00DB76F9">
        <w:t xml:space="preserve">limited Spanish-language </w:t>
      </w:r>
      <w:proofErr w:type="gramStart"/>
      <w:r w:rsidR="00DB76F9">
        <w:t>ability, and</w:t>
      </w:r>
      <w:proofErr w:type="gramEnd"/>
      <w:r w:rsidR="00DB76F9">
        <w:t xml:space="preserve"> </w:t>
      </w:r>
      <w:r w:rsidR="00EE58CE">
        <w:t>trusts</w:t>
      </w:r>
      <w:r w:rsidR="00DB76F9">
        <w:t xml:space="preserve"> her</w:t>
      </w:r>
      <w:r w:rsidR="00334598">
        <w:t xml:space="preserve"> Spanish-speaking</w:t>
      </w:r>
      <w:r w:rsidR="00DB76F9">
        <w:t xml:space="preserve"> </w:t>
      </w:r>
      <w:r w:rsidR="00EE58CE">
        <w:t>colleagues</w:t>
      </w:r>
      <w:r w:rsidR="00334598">
        <w:t xml:space="preserve"> to accurately </w:t>
      </w:r>
      <w:r w:rsidR="00B163E4">
        <w:t>translate</w:t>
      </w:r>
      <w:r w:rsidR="00334598">
        <w:t xml:space="preserve"> the</w:t>
      </w:r>
      <w:r w:rsidR="00D414E1">
        <w:t xml:space="preserve"> </w:t>
      </w:r>
      <w:r w:rsidR="00EA50DE">
        <w:t xml:space="preserve">objectives </w:t>
      </w:r>
      <w:r w:rsidR="00D414E1">
        <w:t>of this study.</w:t>
      </w:r>
    </w:p>
    <w:p w14:paraId="449BC75F" w14:textId="0B6FB217" w:rsidR="000C4E04" w:rsidRPr="00AD1B99" w:rsidRDefault="000C4E04" w:rsidP="00AD1B99">
      <w:pPr>
        <w:spacing w:line="480" w:lineRule="auto"/>
        <w:ind w:firstLine="0"/>
        <w:rPr>
          <w:b/>
        </w:rPr>
      </w:pPr>
      <w:r w:rsidRPr="0074323E">
        <w:tab/>
      </w:r>
      <w:r w:rsidRPr="0074323E">
        <w:rPr>
          <w:b/>
        </w:rPr>
        <w:t>Data collection</w:t>
      </w:r>
      <w:r w:rsidR="00FA3B4C">
        <w:rPr>
          <w:b/>
        </w:rPr>
        <w:t xml:space="preserve"> procedures</w:t>
      </w:r>
      <w:r w:rsidR="00AD1B99">
        <w:rPr>
          <w:b/>
        </w:rPr>
        <w:t xml:space="preserve">.  </w:t>
      </w:r>
      <w:r>
        <w:t xml:space="preserve">Data will be collected by face-to-face interviews conducted inside the family’s home.  After general introductions, the interviewer will remind the family about the purpose of the interview and the hopeful outcome of Latino immigrants speaking out to help the dominant culture understand how to best serve them.  The interviewer will then conduct an icebreaker with the whole family in order to get to know everyone and allow the family to be comfortable with the interviewer.  Each interview will then begin by asking the parent(s) this central question: “What is it like for you to ask your child(ren) to translate for you?  Other </w:t>
      </w:r>
      <w:r>
        <w:lastRenderedPageBreak/>
        <w:t>follow-up questions are written below.  The order of these questions will be based on the logical flow of conversation.</w:t>
      </w:r>
    </w:p>
    <w:p w14:paraId="273C6121" w14:textId="77777777" w:rsidR="000C4E04" w:rsidRDefault="000C4E04" w:rsidP="000C4E04">
      <w:pPr>
        <w:pStyle w:val="ListParagraph"/>
        <w:numPr>
          <w:ilvl w:val="0"/>
          <w:numId w:val="1"/>
        </w:numPr>
        <w:spacing w:line="480" w:lineRule="auto"/>
      </w:pPr>
      <w:r>
        <w:t>How do you feel when you ask (name of child) to translate for you?</w:t>
      </w:r>
    </w:p>
    <w:p w14:paraId="5266EBC1" w14:textId="77777777" w:rsidR="000C4E04" w:rsidRDefault="000C4E04" w:rsidP="000C4E04">
      <w:pPr>
        <w:pStyle w:val="ListParagraph"/>
        <w:numPr>
          <w:ilvl w:val="0"/>
          <w:numId w:val="1"/>
        </w:numPr>
        <w:spacing w:line="480" w:lineRule="auto"/>
      </w:pPr>
      <w:r>
        <w:t>How do you feel that you are able to maintain authority in your household while your children are pressured to take on adult responsibilities because of their English language fluency?</w:t>
      </w:r>
    </w:p>
    <w:p w14:paraId="516F30DD" w14:textId="77777777" w:rsidR="000C4E04" w:rsidRDefault="000C4E04" w:rsidP="000C4E04">
      <w:pPr>
        <w:pStyle w:val="ListParagraph"/>
        <w:numPr>
          <w:ilvl w:val="0"/>
          <w:numId w:val="1"/>
        </w:numPr>
        <w:spacing w:line="480" w:lineRule="auto"/>
      </w:pPr>
      <w:r>
        <w:t>How is having your child translate for you affecting your self-esteem?</w:t>
      </w:r>
    </w:p>
    <w:p w14:paraId="31B281C0" w14:textId="77777777" w:rsidR="000C4E04" w:rsidRDefault="000C4E04" w:rsidP="000C4E04">
      <w:pPr>
        <w:pStyle w:val="ListParagraph"/>
        <w:numPr>
          <w:ilvl w:val="0"/>
          <w:numId w:val="1"/>
        </w:numPr>
        <w:spacing w:line="480" w:lineRule="auto"/>
      </w:pPr>
      <w:r>
        <w:t>What, if anything, in the community is also affecting your self-esteem?</w:t>
      </w:r>
    </w:p>
    <w:p w14:paraId="28287912" w14:textId="77777777" w:rsidR="000C4E04" w:rsidRDefault="000C4E04" w:rsidP="000C4E04">
      <w:pPr>
        <w:pStyle w:val="ListParagraph"/>
        <w:numPr>
          <w:ilvl w:val="0"/>
          <w:numId w:val="1"/>
        </w:numPr>
        <w:spacing w:line="480" w:lineRule="auto"/>
      </w:pPr>
      <w:r>
        <w:t>What, if anything, in the community is helping you build your self-esteem?</w:t>
      </w:r>
    </w:p>
    <w:p w14:paraId="33B9649B" w14:textId="77777777" w:rsidR="000C4E04" w:rsidRDefault="000C4E04" w:rsidP="000C4E04">
      <w:pPr>
        <w:pStyle w:val="ListParagraph"/>
        <w:numPr>
          <w:ilvl w:val="0"/>
          <w:numId w:val="1"/>
        </w:numPr>
        <w:spacing w:line="480" w:lineRule="auto"/>
      </w:pPr>
      <w:r>
        <w:t>What community supports are already in place to help you become independent?</w:t>
      </w:r>
    </w:p>
    <w:p w14:paraId="6A556992" w14:textId="37056E1D" w:rsidR="000C4E04" w:rsidRDefault="000C4E04" w:rsidP="000C4E04">
      <w:pPr>
        <w:pStyle w:val="ListParagraph"/>
        <w:numPr>
          <w:ilvl w:val="0"/>
          <w:numId w:val="1"/>
        </w:numPr>
        <w:spacing w:line="480" w:lineRule="auto"/>
      </w:pPr>
      <w:r>
        <w:t>What more do you believe is needed to help you maintain your authoritative role as parents as your children are acculturating faster than you are?</w:t>
      </w:r>
    </w:p>
    <w:p w14:paraId="0A376645" w14:textId="76E74156" w:rsidR="00827169" w:rsidRDefault="00827169" w:rsidP="00827169">
      <w:pPr>
        <w:spacing w:line="480" w:lineRule="auto"/>
        <w:ind w:firstLine="720"/>
      </w:pPr>
      <w:r w:rsidRPr="009A4FB0">
        <w:rPr>
          <w:b/>
        </w:rPr>
        <w:t>Data analysis procedures</w:t>
      </w:r>
      <w:r w:rsidR="008D72EA" w:rsidRPr="009A4FB0">
        <w:rPr>
          <w:b/>
        </w:rPr>
        <w:t>.</w:t>
      </w:r>
      <w:r w:rsidR="009A4FB0">
        <w:rPr>
          <w:b/>
        </w:rPr>
        <w:t xml:space="preserve">  </w:t>
      </w:r>
      <w:r>
        <w:t xml:space="preserve">With permission from all participants, each interview will be recorded and then transcribed verbatim.  Each transcription will then be translated into English, and then back translated into Spanish to check for accuracy </w:t>
      </w:r>
      <w:r>
        <w:fldChar w:fldCharType="begin" w:fldLock="1"/>
      </w:r>
      <w:r>
        <w:instrText>ADDIN CSL_CITATION {"citationItems":[{"id":"ITEM-1","itemData":{"DOI":"10.1111/j.1545-5300.2009.01278.x","ISBN":"1545-5300","ISSN":"00147370","PMID":"19579906","abstract":"Despite the unique and challenging circumstances confronting Latino immigrant families, debate still exists as to the need to culturally adapt evidence-based interventions for dissemination with this population. Following the grounded theory approach, the current qualitative investigation utilized focus group interviews with 83 Latino immigrant parents to explore the relevance of culturally adapting an evidence-based parenting intervention to be disseminated within this population. Findings from this study indicate that Latino immigrant parents want to participate in a culturally adapted parenting intervention as long as it is culturally relevant, respectful, and responsive to their life experiences. Research results also suggest that the parenting skills participants seek to enhance are among those commonly targeted by evidence-based parenting interventions. This study contributes to the cultural adaptation/fidelity balance debate by highlighting the necessity of exploring ways to develop culturally adapted interventions characterized by high cultural relevance, as well as high fidelity to the core components that have established efficacy for evidence-based parenting interventions.","author":[{"dropping-particle":"","family":"Parra Cardona","given":"José Rubén","non-dropping-particle":"","parse-names":false,"suffix":""},{"dropping-particle":"","family":"Holtrop","given":"Kendal","non-dropping-particle":"","parse-names":false,"suffix":""},{"dropping-particle":"","family":"CÓrdova","given":"David","non-dropping-particle":"","parse-names":false,"suffix":""},{"dropping-particle":"","family":"Escobar-Chew","given":"Ana Rocio","non-dropping-particle":"","parse-names":false,"suffix":""},{"dropping-particle":"","family":"Horsford","given":"Sheena","non-dropping-particle":"","parse-names":false,"suffix":""},{"dropping-particle":"","family":"Tams","given":"Lisa","non-dropping-particle":"","parse-names":false,"suffix":""},{"dropping-particle":"","family":"Villarruel","given":"Francisco A.","non-dropping-particle":"","parse-names":false,"suffix":""},{"dropping-particle":"","family":"Villalobos","given":"Graciela","non-dropping-particle":"","parse-names":false,"suffix":""},{"dropping-particle":"","family":"Dates","given":"Brian","non-dropping-particle":"","parse-names":false,"suffix":""},{"dropping-particle":"","family":"Anthony","given":"James C.","non-dropping-particle":"","parse-names":false,"suffix":""},{"dropping-particle":"","family":"Fitzgerald","given":"Hiram E.","non-dropping-particle":"","parse-names":false,"suffix":""}],"container-title":"Family Process","id":"ITEM-1","issue":"2","issued":{"date-parts":[["2009"]]},"page":"211-231","title":"Queremos aprender: Latino immigrants' call to integrate cultural adaptation with best practice knowledge in a parenting intervention","type":"article-journal","volume":"48"},"uris":["http://www.mendeley.com/documents/?uuid=37703271-6913-47ec-ad87-6b2e054feb9f"]}],"mendeley":{"formattedCitation":"(Parra Cardona et al., 2009)","plainTextFormattedCitation":"(Parra Cardona et al., 2009)","previouslyFormattedCitation":"(Parra Cardona et al., 2009)"},"properties":{"noteIndex":0},"schema":"https://github.com/citation-style-language/schema/raw/master/csl-citation.json"}</w:instrText>
      </w:r>
      <w:r>
        <w:fldChar w:fldCharType="separate"/>
      </w:r>
      <w:r w:rsidRPr="00AB7701">
        <w:rPr>
          <w:noProof/>
        </w:rPr>
        <w:t>(Parra Cardona et al., 2009)</w:t>
      </w:r>
      <w:r>
        <w:fldChar w:fldCharType="end"/>
      </w:r>
      <w:r>
        <w:t xml:space="preserve">.  Through the translation process, the research team will gain a good understanding of the content of each interview.  The transcriptions will then be uploaded to </w:t>
      </w:r>
      <w:proofErr w:type="spellStart"/>
      <w:r>
        <w:t>Atlas.ti</w:t>
      </w:r>
      <w:proofErr w:type="spellEnd"/>
      <w:r>
        <w:t xml:space="preserve">, a research data analysis tool </w:t>
      </w:r>
      <w:r>
        <w:fldChar w:fldCharType="begin" w:fldLock="1"/>
      </w:r>
      <w:r>
        <w:instrText>ADDIN CSL_CITATION {"citationItems":[{"id":"ITEM-1","itemData":{"DOI":"10.1177/1049732305284011","ISBN":"1049-7323 (Print)","ISSN":"10497323","PMID":"16317180","abstract":"The waiting period for liver transplantation is a difficult time fraught with uncertainty and associated with a high rate of morbidity and mortality. To understand better what it means for a transplant patient to wait, the authors explore in this phenomenological study the meaning that people with liver failure ascribe to the experience of waiting for a transplant. They conducted 9 interviews using phenomenological methods of inquiry as a guide for analysis. Eight core themes emerged from 146 significant statements and corresponding meaning units. The experience of waiting includes transformations, doctors, teams and trust, elation to despair, loss, questioning the process, searching, coping, and the paradox of time. The essence of the experience is discussed in light of the theory of chronic illness as a disruption of biographical narrative. The authors highlight implications for the transplant teams and other health care providers.","author":[{"dropping-particle":"","family":"Brown","given":"Jill","non-dropping-particle":"","parse-names":false,"suffix":""},{"dropping-particle":"","family":"Sorrell","given":"James H.","non-dropping-particle":"","parse-names":false,"suffix":""},{"dropping-particle":"","family":"McClaren","given":"Jason","non-dropping-particle":"","parse-names":false,"suffix":""},{"dropping-particle":"","family":"Creswell","given":"John W.","non-dropping-particle":"","parse-names":false,"suffix":""}],"container-title":"Qualitative Health Research","id":"ITEM-1","issue":"1","issued":{"date-parts":[["2006"]]},"page":"119-136","title":"Waiting for a liver transplant","type":"article-journal","volume":"16"},"uris":["http://www.mendeley.com/documents/?uuid=cb6697ff-1907-4e25-97c1-e317159f7ddb"]}],"mendeley":{"formattedCitation":"(Brown, Sorrell, McClaren, &amp; Creswell, 2006)","plainTextFormattedCitation":"(Brown, Sorrell, McClaren, &amp; Creswell, 2006)","previouslyFormattedCitation":"(Brown, Sorrell, McClaren, &amp; Creswell, 2006)"},"properties":{"noteIndex":0},"schema":"https://github.com/citation-style-language/schema/raw/master/csl-citation.json"}</w:instrText>
      </w:r>
      <w:r>
        <w:fldChar w:fldCharType="separate"/>
      </w:r>
      <w:r w:rsidRPr="00B02E14">
        <w:rPr>
          <w:noProof/>
        </w:rPr>
        <w:t>(Brown, Sorrell, McClaren, &amp; Creswell, 2006)</w:t>
      </w:r>
      <w:r>
        <w:fldChar w:fldCharType="end"/>
      </w:r>
      <w:r>
        <w:t xml:space="preserve">.  Through </w:t>
      </w:r>
      <w:proofErr w:type="spellStart"/>
      <w:r>
        <w:t>Atlas.ti</w:t>
      </w:r>
      <w:proofErr w:type="spellEnd"/>
      <w:r>
        <w:t xml:space="preserve">, the researcher will be able to search through all interviews, organize topics, and assign specific codes to uncover common themes.  It will be ideal to break down the interviews into 5 and 7 major themes with several sub-themes identified </w:t>
      </w:r>
      <w:r>
        <w:fldChar w:fldCharType="begin" w:fldLock="1"/>
      </w:r>
      <w:r>
        <w:instrText>ADDIN CSL_CITATION {"citationItems":[{"id":"ITEM-1","itemData":{"author":[{"dropping-particle":"","family":"Creswell","given":"J. W.","non-dropping-particle":"","parse-names":false,"suffix":""},{"dropping-particle":"","family":"Creswell","given":"J. D.","non-dropping-particle":"","parse-names":false,"suffix":""}],"edition":"5th","id":"ITEM-1","issued":{"date-parts":[["2018"]]},"publisher":"SAGE Publications","publisher-place":"Thousand Oaks, CA","title":"Research design: Qualitative, quantitative, and mixed methods approaches","type":"book"},"uris":["http://www.mendeley.com/documents/?uuid=c41fec58-9629-48ad-b2aa-ea423055735c"]}],"mendeley":{"formattedCitation":"(Creswell &amp; Creswell, 2018)","plainTextFormattedCitation":"(Creswell &amp; Creswell, 2018)","previouslyFormattedCitation":"(Creswell &amp; Creswell, 2018)"},"properties":{"noteIndex":0},"schema":"https://github.com/citation-style-language/schema/raw/master/csl-citation.json"}</w:instrText>
      </w:r>
      <w:r>
        <w:fldChar w:fldCharType="separate"/>
      </w:r>
      <w:r w:rsidRPr="00190892">
        <w:rPr>
          <w:noProof/>
        </w:rPr>
        <w:t>(Creswell &amp; Creswell, 2018)</w:t>
      </w:r>
      <w:r>
        <w:fldChar w:fldCharType="end"/>
      </w:r>
      <w:r>
        <w:t xml:space="preserve">.  The themes will structure the results in the way that best describes the shared experiences of all participants </w:t>
      </w:r>
      <w:r>
        <w:fldChar w:fldCharType="begin" w:fldLock="1"/>
      </w:r>
      <w:r>
        <w:instrText>ADDIN CSL_CITATION {"citationItems":[{"id":"ITEM-1","itemData":{"DOI":"10.1111/j.1752-0606.2008.00051.x","ISBN":"0194-472X; 0194-472X","ISSN":"0194472X","PMID":"18199179","abstract":"Although a few family therapy researchers and clinicians have urged universal screening for intimate partner violence (IPV), how screening is implemented - and, in particular, client and therapist response to screening - is vaguely defined and largely untested. This qualitative study examined the dilemmas experienced by couples and family therapy interns when implementing universal screening for IPV in an outpatient clinic setting. Twenty-two graduate students in a COAMFTE-accredited program were interviewed using qualitative research methods grounded in phenomenology. Three domains, 7 main themes, and 26 subthemes were identified. The three domains that emerged in this study include (a) therapist practice of universal screening, (b) client response to universal screening, and (c) therapist response to universal screening. Implications for practice, research, training, and supervision are discussed. © 2008 Blackwell Publishing Ltd.","author":[{"dropping-particle":"","family":"Todahl","given":"Jeffrey L.","non-dropping-particle":"","parse-names":false,"suffix":""},{"dropping-particle":"","family":"Linville","given":"Deanna","non-dropping-particle":"","parse-names":false,"suffix":""},{"dropping-particle":"","family":"Chou","given":"Liang Ying","non-dropping-particle":"","parse-names":false,"suffix":""},{"dropping-particle":"","family":"Maher-Cosenza","given":"Patricia","non-dropping-particle":"","parse-names":false,"suffix":""}],"container-title":"Journal of Marital and Family Therapy","id":"ITEM-1","issue":"1","issued":{"date-parts":[["2008"]]},"page":"28-43","title":"A qualitative study of intimate partner violence universal screening by family therapy interns: Implications for practice, research, training, and supervision","type":"article-journal","volume":"34"},"uris":["http://www.mendeley.com/documents/?uuid=4d59020c-85dd-4a19-aef4-6e2ba145f1ef"]}],"mendeley":{"formattedCitation":"(Todahl, Linville, Chou, &amp; Maher-Cosenza, 2008)","plainTextFormattedCitation":"(Todahl, Linville, Chou, &amp; Maher-Cosenza, 2008)","previouslyFormattedCitation":"(Todahl, Linville, Chou, &amp; Maher-Cosenza, 2008)"},"properties":{"noteIndex":0},"schema":"https://github.com/citation-style-language/schema/raw/master/csl-citation.json"}</w:instrText>
      </w:r>
      <w:r>
        <w:fldChar w:fldCharType="separate"/>
      </w:r>
      <w:r w:rsidRPr="00B33467">
        <w:rPr>
          <w:noProof/>
        </w:rPr>
        <w:t>(Todahl, Linville, Chou, &amp; Maher-Cosenza, 2008)</w:t>
      </w:r>
      <w:r>
        <w:fldChar w:fldCharType="end"/>
      </w:r>
      <w:r>
        <w:t xml:space="preserve">.  After the themes have been identified, accuracy will be validated by member </w:t>
      </w:r>
      <w:r>
        <w:lastRenderedPageBreak/>
        <w:t xml:space="preserve">checking </w:t>
      </w:r>
      <w:r>
        <w:fldChar w:fldCharType="begin" w:fldLock="1"/>
      </w:r>
      <w:r>
        <w:instrText>ADDIN CSL_CITATION {"citationItems":[{"id":"ITEM-1","itemData":{"DOI":"10.1177/1049732305284011","ISBN":"1049-7323 (Print)","ISSN":"10497323","PMID":"16317180","abstract":"The waiting period for liver transplantation is a difficult time fraught with uncertainty and associated with a high rate of morbidity and mortality. To understand better what it means for a transplant patient to wait, the authors explore in this phenomenological study the meaning that people with liver failure ascribe to the experience of waiting for a transplant. They conducted 9 interviews using phenomenological methods of inquiry as a guide for analysis. Eight core themes emerged from 146 significant statements and corresponding meaning units. The experience of waiting includes transformations, doctors, teams and trust, elation to despair, loss, questioning the process, searching, coping, and the paradox of time. The essence of the experience is discussed in light of the theory of chronic illness as a disruption of biographical narrative. The authors highlight implications for the transplant teams and other health care providers.","author":[{"dropping-particle":"","family":"Brown","given":"Jill","non-dropping-particle":"","parse-names":false,"suffix":""},{"dropping-particle":"","family":"Sorrell","given":"James H.","non-dropping-particle":"","parse-names":false,"suffix":""},{"dropping-particle":"","family":"McClaren","given":"Jason","non-dropping-particle":"","parse-names":false,"suffix":""},{"dropping-particle":"","family":"Creswell","given":"John W.","non-dropping-particle":"","parse-names":false,"suffix":""}],"container-title":"Qualitative Health Research","id":"ITEM-1","issue":"1","issued":{"date-parts":[["2006"]]},"page":"119-136","title":"Waiting for a liver transplant","type":"article-journal","volume":"16"},"uris":["http://www.mendeley.com/documents/?uuid=cb6697ff-1907-4e25-97c1-e317159f7ddb"]},{"id":"ITEM-2","itemData":{"author":[{"dropping-particle":"","family":"Creswell","given":"J. W.","non-dropping-particle":"","parse-names":false,"suffix":""},{"dropping-particle":"","family":"Creswell","given":"J. D.","non-dropping-particle":"","parse-names":false,"suffix":""}],"edition":"5th","id":"ITEM-2","issued":{"date-parts":[["2018"]]},"publisher":"SAGE Publications","publisher-place":"Thousand Oaks, CA","title":"Research design: Qualitative, quantitative, and mixed methods approaches","type":"book"},"uris":["http://www.mendeley.com/documents/?uuid=c41fec58-9629-48ad-b2aa-ea423055735c"]}],"mendeley":{"formattedCitation":"(Brown et al., 2006; Creswell &amp; Creswell, 2018)","plainTextFormattedCitation":"(Brown et al., 2006; Creswell &amp; Creswell, 2018)","previouslyFormattedCitation":"(Brown et al., 2006; Creswell &amp; Creswell, 2018)"},"properties":{"noteIndex":0},"schema":"https://github.com/citation-style-language/schema/raw/master/csl-citation.json"}</w:instrText>
      </w:r>
      <w:r>
        <w:fldChar w:fldCharType="separate"/>
      </w:r>
      <w:r w:rsidRPr="00A9656B">
        <w:rPr>
          <w:noProof/>
        </w:rPr>
        <w:t>(Brown et al., 2006; Creswell &amp; Creswell, 2018)</w:t>
      </w:r>
      <w:r>
        <w:fldChar w:fldCharType="end"/>
      </w:r>
      <w:r>
        <w:t xml:space="preserve">.  The researcher will consult with at least 5 participating families to ensure that the themes accurately represent the essence of the experience.  If the themes are found to be lacking, the research team will recode the results in a more accurate fashion and recheck with the participants.  </w:t>
      </w:r>
    </w:p>
    <w:p w14:paraId="20C26985" w14:textId="0E374A2E" w:rsidR="00945291" w:rsidRDefault="00945291" w:rsidP="00945291">
      <w:pPr>
        <w:spacing w:line="480" w:lineRule="auto"/>
        <w:ind w:firstLine="0"/>
        <w:rPr>
          <w:b/>
        </w:rPr>
      </w:pPr>
      <w:r>
        <w:rPr>
          <w:b/>
        </w:rPr>
        <w:t xml:space="preserve">Anticipated Ethical </w:t>
      </w:r>
      <w:r w:rsidR="00853601">
        <w:rPr>
          <w:b/>
        </w:rPr>
        <w:t>Considerations</w:t>
      </w:r>
    </w:p>
    <w:p w14:paraId="7A2573D1" w14:textId="4FDB96EE" w:rsidR="00853601" w:rsidRPr="00DD61B3" w:rsidRDefault="00840119" w:rsidP="00840119">
      <w:pPr>
        <w:spacing w:line="480" w:lineRule="auto"/>
        <w:ind w:firstLine="720"/>
      </w:pPr>
      <w:r>
        <w:t>Throughout the recruitment phase, the r</w:t>
      </w:r>
      <w:r w:rsidR="00853601">
        <w:t>esearcher must en</w:t>
      </w:r>
      <w:r w:rsidR="00853601" w:rsidRPr="00DD61B3">
        <w:t>sure tha</w:t>
      </w:r>
      <w:r w:rsidR="00853601">
        <w:t xml:space="preserve">t </w:t>
      </w:r>
      <w:r w:rsidR="00853601" w:rsidRPr="00DD61B3">
        <w:t xml:space="preserve">English topics, questions, and perspectives are translated accurately so that participants do not feel tricked or deceived in any way.  </w:t>
      </w:r>
      <w:r w:rsidR="00FC7A06">
        <w:t>It will be important to e</w:t>
      </w:r>
      <w:r w:rsidR="00853601" w:rsidRPr="00DD61B3">
        <w:t>nsur</w:t>
      </w:r>
      <w:r w:rsidR="00FC7A06">
        <w:t>e</w:t>
      </w:r>
      <w:r w:rsidR="004A11E2">
        <w:t xml:space="preserve"> that</w:t>
      </w:r>
      <w:r w:rsidR="00FC7A06">
        <w:t xml:space="preserve"> participants</w:t>
      </w:r>
      <w:r w:rsidR="00853601" w:rsidRPr="00DD61B3">
        <w:t xml:space="preserve"> understand what consent they are giving, how</w:t>
      </w:r>
      <w:r w:rsidR="00853601">
        <w:t xml:space="preserve"> we</w:t>
      </w:r>
      <w:r w:rsidR="00853601" w:rsidRPr="00DD61B3">
        <w:t xml:space="preserve"> will be using their information, and what compensations they will be receiving for participating.</w:t>
      </w:r>
    </w:p>
    <w:p w14:paraId="29C14FE0" w14:textId="2BC18064" w:rsidR="00B65A72" w:rsidRDefault="00D62C3E" w:rsidP="00B65A72">
      <w:pPr>
        <w:spacing w:line="480" w:lineRule="auto"/>
        <w:ind w:firstLine="0"/>
        <w:jc w:val="center"/>
        <w:rPr>
          <w:b/>
        </w:rPr>
      </w:pPr>
      <w:r>
        <w:rPr>
          <w:b/>
        </w:rPr>
        <w:t xml:space="preserve">Anticipated </w:t>
      </w:r>
      <w:r w:rsidR="00B65A72">
        <w:rPr>
          <w:b/>
        </w:rPr>
        <w:t>Results</w:t>
      </w:r>
    </w:p>
    <w:p w14:paraId="6CB216FF" w14:textId="77777777" w:rsidR="00607474" w:rsidRDefault="00607474" w:rsidP="00607474">
      <w:pPr>
        <w:spacing w:line="480" w:lineRule="auto"/>
        <w:ind w:firstLine="0"/>
        <w:rPr>
          <w:b/>
        </w:rPr>
      </w:pPr>
      <w:r>
        <w:rPr>
          <w:b/>
        </w:rPr>
        <w:t>The Essence of the Experience</w:t>
      </w:r>
    </w:p>
    <w:p w14:paraId="072924A9" w14:textId="77777777" w:rsidR="00607474" w:rsidRPr="00E16135" w:rsidRDefault="00607474" w:rsidP="00607474">
      <w:pPr>
        <w:spacing w:line="480" w:lineRule="auto"/>
        <w:ind w:firstLine="0"/>
      </w:pPr>
      <w:r>
        <w:tab/>
        <w:t xml:space="preserve">Once the themes have been identified and validated, they will then be “shaped into a general description” showing the essence of the shared experience </w:t>
      </w:r>
      <w:r>
        <w:fldChar w:fldCharType="begin" w:fldLock="1"/>
      </w:r>
      <w:r>
        <w:instrText>ADDIN CSL_CITATION {"citationItems":[{"id":"ITEM-1","itemData":{"author":[{"dropping-particle":"","family":"Creswell","given":"J. W.","non-dropping-particle":"","parse-names":false,"suffix":""},{"dropping-particle":"","family":"Creswell","given":"J. D.","non-dropping-particle":"","parse-names":false,"suffix":""}],"edition":"5th","id":"ITEM-1","issued":{"date-parts":[["2018"]]},"publisher":"SAGE Publications","publisher-place":"Thousand Oaks, CA","title":"Research design: Qualitative, quantitative, and mixed methods approaches","type":"book"},"uris":["http://www.mendeley.com/documents/?uuid=c41fec58-9629-48ad-b2aa-ea423055735c"]}],"mendeley":{"formattedCitation":"(Creswell &amp; Creswell, 2018)","plainTextFormattedCitation":"(Creswell &amp; Creswell, 2018)","previouslyFormattedCitation":"(Creswell &amp; Creswell, 2018)"},"properties":{"noteIndex":0},"schema":"https://github.com/citation-style-language/schema/raw/master/csl-citation.json"}</w:instrText>
      </w:r>
      <w:r>
        <w:fldChar w:fldCharType="separate"/>
      </w:r>
      <w:r w:rsidRPr="0091553A">
        <w:rPr>
          <w:noProof/>
        </w:rPr>
        <w:t>(Creswell &amp; Creswell, 2018)</w:t>
      </w:r>
      <w:r>
        <w:fldChar w:fldCharType="end"/>
      </w:r>
      <w:r>
        <w:t>.  This will be written in a narrative format that highlights the answer to each research question and includes each major theme.  This description will include a general sense of what it feels like for a Latino parent to ask their child to translate for them and how this affects their ability to maintain authority in their household.  This description will also explain how the parent’s self-esteem is affected in the home and in the community at large.  Finally, the results will inform the reader how the Latino immigrant population would like to be supported in the areas of maintaining a high self-esteem and household authority.</w:t>
      </w:r>
    </w:p>
    <w:p w14:paraId="507009C9" w14:textId="3D628AC1" w:rsidR="00607474" w:rsidRDefault="00E93C57" w:rsidP="00607474">
      <w:pPr>
        <w:spacing w:line="480" w:lineRule="auto"/>
        <w:ind w:firstLine="0"/>
        <w:rPr>
          <w:b/>
        </w:rPr>
      </w:pPr>
      <w:r>
        <w:rPr>
          <w:b/>
        </w:rPr>
        <w:t>Benefits and Limitations</w:t>
      </w:r>
    </w:p>
    <w:p w14:paraId="75344C2B" w14:textId="77777777" w:rsidR="00607474" w:rsidRPr="003A5481" w:rsidRDefault="00607474" w:rsidP="00607474">
      <w:pPr>
        <w:spacing w:line="480" w:lineRule="auto"/>
        <w:ind w:firstLine="720"/>
      </w:pPr>
      <w:r>
        <w:lastRenderedPageBreak/>
        <w:t>This study will add a great deal to the literature surrounding the lived experiences of Latino immigrants in the United States.  As a result of this study, the dominant culture of the United States will have the opportunity to learn about the experiences of Latino immigrant parents and in what ways this population is desiring to be supported.  Mental health professionals and social workers will have a better understanding of how to promote healthy family dynamics among the Latino immigrant population, and ideally, social transformation will occur that will enhance self-esteem and confidence for Latino immigrants.</w:t>
      </w:r>
    </w:p>
    <w:p w14:paraId="725AF9E4" w14:textId="77777777" w:rsidR="00607474" w:rsidRDefault="00607474" w:rsidP="00607474">
      <w:pPr>
        <w:spacing w:line="480" w:lineRule="auto"/>
        <w:ind w:firstLine="720"/>
      </w:pPr>
      <w:r>
        <w:t xml:space="preserve">There are some limitations to this study.  First, the researcher understands that language is closely connected to culture, and there are some cultural ideas and experiences that are not easy to understand if not directly experienced first-hand.  Therefore, some of the meaning intended by the interviewees will not accurately translate into the English language.  Also, this research study is designed to gain understanding of the shared experience of language brokering among a larger population.  The researcher acknowledges that in the coding process, some of the thoughts and ideas important to individual interviewees will not be included in the </w:t>
      </w:r>
      <w:proofErr w:type="gramStart"/>
      <w:r>
        <w:t>final results</w:t>
      </w:r>
      <w:proofErr w:type="gramEnd"/>
      <w:r>
        <w:t xml:space="preserve"> analysis, and the full experience of each individual will not be conveyed.  </w:t>
      </w:r>
    </w:p>
    <w:p w14:paraId="1F799AB4" w14:textId="77777777" w:rsidR="00B65A72" w:rsidRPr="00DF720A" w:rsidRDefault="00B65A72" w:rsidP="00B65A72">
      <w:pPr>
        <w:spacing w:line="480" w:lineRule="auto"/>
        <w:ind w:firstLine="0"/>
        <w:rPr>
          <w:b/>
        </w:rPr>
      </w:pPr>
    </w:p>
    <w:p w14:paraId="1F7DCC1F" w14:textId="77777777" w:rsidR="000C4E04" w:rsidRPr="00E83967" w:rsidRDefault="000C4E04" w:rsidP="000C4E04">
      <w:pPr>
        <w:spacing w:line="480" w:lineRule="auto"/>
        <w:ind w:firstLine="0"/>
        <w:rPr>
          <w:b/>
        </w:rPr>
      </w:pPr>
    </w:p>
    <w:p w14:paraId="7856CC7D" w14:textId="77777777" w:rsidR="00A81776" w:rsidRDefault="00A81776" w:rsidP="00A81776">
      <w:pPr>
        <w:spacing w:line="480" w:lineRule="auto"/>
        <w:ind w:firstLine="0"/>
      </w:pPr>
    </w:p>
    <w:p w14:paraId="34EFDECE" w14:textId="77777777" w:rsidR="00A81776" w:rsidRDefault="00A81776" w:rsidP="00A81776">
      <w:pPr>
        <w:spacing w:line="480" w:lineRule="auto"/>
        <w:ind w:firstLine="0"/>
        <w:rPr>
          <w:b/>
        </w:rPr>
      </w:pPr>
    </w:p>
    <w:p w14:paraId="7143675D" w14:textId="77777777" w:rsidR="00A81776" w:rsidRDefault="00A81776" w:rsidP="00A81776">
      <w:pPr>
        <w:spacing w:line="480" w:lineRule="auto"/>
        <w:ind w:firstLine="0"/>
      </w:pPr>
      <w:r>
        <w:rPr>
          <w:b/>
        </w:rPr>
        <w:tab/>
      </w:r>
    </w:p>
    <w:p w14:paraId="2F8917EC" w14:textId="77777777" w:rsidR="00C93944" w:rsidRDefault="00C93944" w:rsidP="00C93944">
      <w:pPr>
        <w:spacing w:line="480" w:lineRule="auto"/>
        <w:ind w:firstLine="0"/>
        <w:jc w:val="center"/>
      </w:pPr>
    </w:p>
    <w:p w14:paraId="07EAFAAB" w14:textId="77777777" w:rsidR="00C93944" w:rsidRDefault="00C93944" w:rsidP="00225DC1">
      <w:pPr>
        <w:spacing w:line="480" w:lineRule="auto"/>
        <w:ind w:firstLine="720"/>
      </w:pPr>
    </w:p>
    <w:p w14:paraId="2326D0A8" w14:textId="77777777" w:rsidR="00F860B4" w:rsidRDefault="00F860B4" w:rsidP="00F860B4">
      <w:r>
        <w:br w:type="page"/>
      </w:r>
    </w:p>
    <w:p w14:paraId="2ACA341D" w14:textId="3935B8A4" w:rsidR="009435C8" w:rsidRDefault="00EF081D" w:rsidP="00EF081D">
      <w:pPr>
        <w:spacing w:line="480" w:lineRule="auto"/>
        <w:ind w:firstLine="0"/>
        <w:jc w:val="center"/>
      </w:pPr>
      <w:r>
        <w:lastRenderedPageBreak/>
        <w:t>References</w:t>
      </w:r>
    </w:p>
    <w:p w14:paraId="41B823D5" w14:textId="6DAE5D60" w:rsidR="00255806" w:rsidRPr="00255806" w:rsidRDefault="000238FF" w:rsidP="00255806">
      <w:pPr>
        <w:widowControl w:val="0"/>
        <w:autoSpaceDE w:val="0"/>
        <w:autoSpaceDN w:val="0"/>
        <w:adjustRightInd w:val="0"/>
        <w:spacing w:line="48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255806" w:rsidRPr="00255806">
        <w:rPr>
          <w:rFonts w:cs="Times New Roman"/>
          <w:noProof/>
          <w:szCs w:val="24"/>
        </w:rPr>
        <w:t xml:space="preserve">Aldoney, D., &amp; Cabrera, N. J. (2016). Raising American citizens: </w:t>
      </w:r>
      <w:r w:rsidR="00CA616E">
        <w:rPr>
          <w:rFonts w:cs="Times New Roman"/>
          <w:noProof/>
          <w:szCs w:val="24"/>
        </w:rPr>
        <w:t>S</w:t>
      </w:r>
      <w:r w:rsidR="00255806" w:rsidRPr="00255806">
        <w:rPr>
          <w:rFonts w:cs="Times New Roman"/>
          <w:noProof/>
          <w:szCs w:val="24"/>
        </w:rPr>
        <w:t xml:space="preserve">ocialization goals of low-income immigrant Latino mothers and fathers of young children. </w:t>
      </w:r>
      <w:r w:rsidR="00255806" w:rsidRPr="00255806">
        <w:rPr>
          <w:rFonts w:cs="Times New Roman"/>
          <w:i/>
          <w:iCs/>
          <w:noProof/>
          <w:szCs w:val="24"/>
        </w:rPr>
        <w:t>Journal of Child and Family Studies</w:t>
      </w:r>
      <w:r w:rsidR="00255806" w:rsidRPr="00255806">
        <w:rPr>
          <w:rFonts w:cs="Times New Roman"/>
          <w:noProof/>
          <w:szCs w:val="24"/>
        </w:rPr>
        <w:t xml:space="preserve">, </w:t>
      </w:r>
      <w:r w:rsidR="00255806" w:rsidRPr="00255806">
        <w:rPr>
          <w:rFonts w:cs="Times New Roman"/>
          <w:i/>
          <w:iCs/>
          <w:noProof/>
          <w:szCs w:val="24"/>
        </w:rPr>
        <w:t>25</w:t>
      </w:r>
      <w:r w:rsidR="00255806" w:rsidRPr="00255806">
        <w:rPr>
          <w:rFonts w:cs="Times New Roman"/>
          <w:noProof/>
          <w:szCs w:val="24"/>
        </w:rPr>
        <w:t>(12), 3607–3618. http://doi.org/10.1007/s10826-016-0510-x</w:t>
      </w:r>
    </w:p>
    <w:p w14:paraId="504376BF"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Antonini, R. (2010). The study of child language brokering: Past, current and emerging research. </w:t>
      </w:r>
      <w:r w:rsidRPr="00255806">
        <w:rPr>
          <w:rFonts w:cs="Times New Roman"/>
          <w:i/>
          <w:iCs/>
          <w:noProof/>
          <w:szCs w:val="24"/>
        </w:rPr>
        <w:t>MediAzioni 10</w:t>
      </w:r>
      <w:r w:rsidRPr="00255806">
        <w:rPr>
          <w:rFonts w:cs="Times New Roman"/>
          <w:noProof/>
          <w:szCs w:val="24"/>
        </w:rPr>
        <w:t xml:space="preserve">, </w:t>
      </w:r>
      <w:r w:rsidRPr="00255806">
        <w:rPr>
          <w:rFonts w:cs="Times New Roman"/>
          <w:i/>
          <w:iCs/>
          <w:noProof/>
          <w:szCs w:val="24"/>
        </w:rPr>
        <w:t>i</w:t>
      </w:r>
      <w:r w:rsidRPr="00255806">
        <w:rPr>
          <w:rFonts w:cs="Times New Roman"/>
          <w:noProof/>
          <w:szCs w:val="24"/>
        </w:rPr>
        <w:t>, 1–23. http://doi.org/10.2307/2215726</w:t>
      </w:r>
    </w:p>
    <w:p w14:paraId="472F6B75"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Barnett, M. A., Mortensen, J. A., Gonzalez, H., &amp; Gonzalez, J. M. (2016). Cultural factors moderating links between neighborhood disadvantage and parenting and coparenting among Mexican origin families. </w:t>
      </w:r>
      <w:r w:rsidRPr="00255806">
        <w:rPr>
          <w:rFonts w:cs="Times New Roman"/>
          <w:i/>
          <w:iCs/>
          <w:noProof/>
          <w:szCs w:val="24"/>
        </w:rPr>
        <w:t>Child and Youth Care Forum</w:t>
      </w:r>
      <w:r w:rsidRPr="00255806">
        <w:rPr>
          <w:rFonts w:cs="Times New Roman"/>
          <w:noProof/>
          <w:szCs w:val="24"/>
        </w:rPr>
        <w:t xml:space="preserve">, </w:t>
      </w:r>
      <w:r w:rsidRPr="00255806">
        <w:rPr>
          <w:rFonts w:cs="Times New Roman"/>
          <w:i/>
          <w:iCs/>
          <w:noProof/>
          <w:szCs w:val="24"/>
        </w:rPr>
        <w:t>45</w:t>
      </w:r>
      <w:r w:rsidRPr="00255806">
        <w:rPr>
          <w:rFonts w:cs="Times New Roman"/>
          <w:noProof/>
          <w:szCs w:val="24"/>
        </w:rPr>
        <w:t>(6), 927–945. http://doi.org/10.1007/s10566-016-9365-y</w:t>
      </w:r>
    </w:p>
    <w:p w14:paraId="013A3AD4"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Bogdan, R. C., &amp; Bilken, S. K. (1998). Outline of chapter 1: Characteristics of qualitative research. In </w:t>
      </w:r>
      <w:r w:rsidRPr="00255806">
        <w:rPr>
          <w:rFonts w:cs="Times New Roman"/>
          <w:i/>
          <w:iCs/>
          <w:noProof/>
          <w:szCs w:val="24"/>
        </w:rPr>
        <w:t>Qualitative Research for Education: An introduction to theories and models</w:t>
      </w:r>
      <w:r w:rsidRPr="00255806">
        <w:rPr>
          <w:rFonts w:cs="Times New Roman"/>
          <w:noProof/>
          <w:szCs w:val="24"/>
        </w:rPr>
        <w:t>. Needham Heights, MA: Allyn &amp; Bacon. Retrieved from https://s3.amazonaws.com/academia.edu.documents/31190365/EDU7900_Qualitative_Research_for_Education.pdf?AWSAccessKeyId=AKIAIWOWYYGZ2Y53UL3A&amp;Expires=1540651376&amp;Signature=bPqamyFkv1AedqIpqP8DrCjBxnk%3D&amp;response-content-disposition=inline%3B filename%3DQuali</w:t>
      </w:r>
    </w:p>
    <w:p w14:paraId="31EF89E5"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Bohman, J. (2016). Critical theory. </w:t>
      </w:r>
      <w:r w:rsidRPr="00255806">
        <w:rPr>
          <w:rFonts w:cs="Times New Roman"/>
          <w:i/>
          <w:iCs/>
          <w:noProof/>
          <w:szCs w:val="24"/>
        </w:rPr>
        <w:t>The Stanford Encyclopedia of Philosophy</w:t>
      </w:r>
      <w:r w:rsidRPr="00255806">
        <w:rPr>
          <w:rFonts w:cs="Times New Roman"/>
          <w:noProof/>
          <w:szCs w:val="24"/>
        </w:rPr>
        <w:t>, (Fall). Retrieved from https://plato.stanford.edu/archives/fall2016/entries/critical-theory/</w:t>
      </w:r>
    </w:p>
    <w:p w14:paraId="4D89D67B"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Brown, J., Sorrell, J. H., McClaren, J., &amp; Creswell, J. W. (2006). Waiting for a liver transplant. </w:t>
      </w:r>
      <w:r w:rsidRPr="00255806">
        <w:rPr>
          <w:rFonts w:cs="Times New Roman"/>
          <w:i/>
          <w:iCs/>
          <w:noProof/>
          <w:szCs w:val="24"/>
        </w:rPr>
        <w:t>Qualitative Health Research</w:t>
      </w:r>
      <w:r w:rsidRPr="00255806">
        <w:rPr>
          <w:rFonts w:cs="Times New Roman"/>
          <w:noProof/>
          <w:szCs w:val="24"/>
        </w:rPr>
        <w:t xml:space="preserve">, </w:t>
      </w:r>
      <w:r w:rsidRPr="00255806">
        <w:rPr>
          <w:rFonts w:cs="Times New Roman"/>
          <w:i/>
          <w:iCs/>
          <w:noProof/>
          <w:szCs w:val="24"/>
        </w:rPr>
        <w:t>16</w:t>
      </w:r>
      <w:r w:rsidRPr="00255806">
        <w:rPr>
          <w:rFonts w:cs="Times New Roman"/>
          <w:noProof/>
          <w:szCs w:val="24"/>
        </w:rPr>
        <w:t>(1), 119–136. http://doi.org/10.1177/1049732305284011</w:t>
      </w:r>
    </w:p>
    <w:p w14:paraId="3BF60C2E"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Cordova, D., Ciofu, A., &amp; Cervantes, R. (2014). Exploring culturally based intrafamilial stressors among Latino adolescents. </w:t>
      </w:r>
      <w:r w:rsidRPr="00255806">
        <w:rPr>
          <w:rFonts w:cs="Times New Roman"/>
          <w:i/>
          <w:iCs/>
          <w:noProof/>
          <w:szCs w:val="24"/>
        </w:rPr>
        <w:t>Family Relations</w:t>
      </w:r>
      <w:r w:rsidRPr="00255806">
        <w:rPr>
          <w:rFonts w:cs="Times New Roman"/>
          <w:noProof/>
          <w:szCs w:val="24"/>
        </w:rPr>
        <w:t xml:space="preserve">, </w:t>
      </w:r>
      <w:r w:rsidRPr="00255806">
        <w:rPr>
          <w:rFonts w:cs="Times New Roman"/>
          <w:i/>
          <w:iCs/>
          <w:noProof/>
          <w:szCs w:val="24"/>
        </w:rPr>
        <w:t>63</w:t>
      </w:r>
      <w:r w:rsidRPr="00255806">
        <w:rPr>
          <w:rFonts w:cs="Times New Roman"/>
          <w:noProof/>
          <w:szCs w:val="24"/>
        </w:rPr>
        <w:t xml:space="preserve">(5), 693–706. </w:t>
      </w:r>
      <w:r w:rsidRPr="00255806">
        <w:rPr>
          <w:rFonts w:cs="Times New Roman"/>
          <w:noProof/>
          <w:szCs w:val="24"/>
        </w:rPr>
        <w:lastRenderedPageBreak/>
        <w:t>http://doi.org/10.1111/fare.12095</w:t>
      </w:r>
    </w:p>
    <w:p w14:paraId="693E1A9F"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Corona, R., Stevens, L. F., Halfond, R. W., Shaffer, C. M., Reid-Quiñones, K., &amp; Gonzalez, T. (2012). A qualitative analysis of what Latino parents and adolescents think and feel about language brokering. </w:t>
      </w:r>
      <w:r w:rsidRPr="00255806">
        <w:rPr>
          <w:rFonts w:cs="Times New Roman"/>
          <w:i/>
          <w:iCs/>
          <w:noProof/>
          <w:szCs w:val="24"/>
        </w:rPr>
        <w:t>Journal of Child and Family Studies</w:t>
      </w:r>
      <w:r w:rsidRPr="00255806">
        <w:rPr>
          <w:rFonts w:cs="Times New Roman"/>
          <w:noProof/>
          <w:szCs w:val="24"/>
        </w:rPr>
        <w:t xml:space="preserve">, </w:t>
      </w:r>
      <w:r w:rsidRPr="00255806">
        <w:rPr>
          <w:rFonts w:cs="Times New Roman"/>
          <w:i/>
          <w:iCs/>
          <w:noProof/>
          <w:szCs w:val="24"/>
        </w:rPr>
        <w:t>21</w:t>
      </w:r>
      <w:r w:rsidRPr="00255806">
        <w:rPr>
          <w:rFonts w:cs="Times New Roman"/>
          <w:noProof/>
          <w:szCs w:val="24"/>
        </w:rPr>
        <w:t>(5), 788–798. http://doi.org/10.1007/s10826-011-9536-2</w:t>
      </w:r>
    </w:p>
    <w:p w14:paraId="0E9044C5"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Creswell, J. W., &amp; Creswell, J. D. (2018). </w:t>
      </w:r>
      <w:r w:rsidRPr="00255806">
        <w:rPr>
          <w:rFonts w:cs="Times New Roman"/>
          <w:i/>
          <w:iCs/>
          <w:noProof/>
          <w:szCs w:val="24"/>
        </w:rPr>
        <w:t>Research design: Qualitative, quantitative, and mixed methods approaches</w:t>
      </w:r>
      <w:r w:rsidRPr="00255806">
        <w:rPr>
          <w:rFonts w:cs="Times New Roman"/>
          <w:noProof/>
          <w:szCs w:val="24"/>
        </w:rPr>
        <w:t xml:space="preserve"> (5th ed.). Thousand Oaks, CA: SAGE Publications.</w:t>
      </w:r>
    </w:p>
    <w:p w14:paraId="4FAAE879"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Eksner, J. H., &amp; Orellana, M. F. (2012). Shifting in the zone: Latina/o child language brokers and the co-construction of knowledge. </w:t>
      </w:r>
      <w:r w:rsidRPr="00255806">
        <w:rPr>
          <w:rFonts w:cs="Times New Roman"/>
          <w:i/>
          <w:iCs/>
          <w:noProof/>
          <w:szCs w:val="24"/>
        </w:rPr>
        <w:t>Ethos</w:t>
      </w:r>
      <w:r w:rsidRPr="00255806">
        <w:rPr>
          <w:rFonts w:cs="Times New Roman"/>
          <w:noProof/>
          <w:szCs w:val="24"/>
        </w:rPr>
        <w:t xml:space="preserve">, </w:t>
      </w:r>
      <w:r w:rsidRPr="00255806">
        <w:rPr>
          <w:rFonts w:cs="Times New Roman"/>
          <w:i/>
          <w:iCs/>
          <w:noProof/>
          <w:szCs w:val="24"/>
        </w:rPr>
        <w:t>40</w:t>
      </w:r>
      <w:r w:rsidRPr="00255806">
        <w:rPr>
          <w:rFonts w:cs="Times New Roman"/>
          <w:noProof/>
          <w:szCs w:val="24"/>
        </w:rPr>
        <w:t>(2), 196–220. http://doi.org/10.1111/j.1548-1352.2012.01246.x</w:t>
      </w:r>
    </w:p>
    <w:p w14:paraId="6AA5388E"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Frazer, A. L., Rubens, S., Johnson-Motoyama, M., DiPierro, M., &amp; Fite, P. J. (2017). Acculturation dissonance, acculturation strategy, depressive symptoms, and delinquency in Latina/o adolescents. </w:t>
      </w:r>
      <w:r w:rsidRPr="00255806">
        <w:rPr>
          <w:rFonts w:cs="Times New Roman"/>
          <w:i/>
          <w:iCs/>
          <w:noProof/>
          <w:szCs w:val="24"/>
        </w:rPr>
        <w:t>Child and Youth Care Forum</w:t>
      </w:r>
      <w:r w:rsidRPr="00255806">
        <w:rPr>
          <w:rFonts w:cs="Times New Roman"/>
          <w:noProof/>
          <w:szCs w:val="24"/>
        </w:rPr>
        <w:t xml:space="preserve">, </w:t>
      </w:r>
      <w:r w:rsidRPr="00255806">
        <w:rPr>
          <w:rFonts w:cs="Times New Roman"/>
          <w:i/>
          <w:iCs/>
          <w:noProof/>
          <w:szCs w:val="24"/>
        </w:rPr>
        <w:t>46</w:t>
      </w:r>
      <w:r w:rsidRPr="00255806">
        <w:rPr>
          <w:rFonts w:cs="Times New Roman"/>
          <w:noProof/>
          <w:szCs w:val="24"/>
        </w:rPr>
        <w:t>(1), 19–33. http://doi.org/10.1007/s10566-016-9367-9</w:t>
      </w:r>
    </w:p>
    <w:p w14:paraId="5F778E2E"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Gassman-Pines, A., &amp; Skinner, A. T. (2018). Psychological acculturation and parenting behaviors in Mexican-immigrant families. </w:t>
      </w:r>
      <w:r w:rsidRPr="00255806">
        <w:rPr>
          <w:rFonts w:cs="Times New Roman"/>
          <w:i/>
          <w:iCs/>
          <w:noProof/>
          <w:szCs w:val="24"/>
        </w:rPr>
        <w:t>Journal of Family Issues</w:t>
      </w:r>
      <w:r w:rsidRPr="00255806">
        <w:rPr>
          <w:rFonts w:cs="Times New Roman"/>
          <w:noProof/>
          <w:szCs w:val="24"/>
        </w:rPr>
        <w:t xml:space="preserve">, </w:t>
      </w:r>
      <w:r w:rsidRPr="00255806">
        <w:rPr>
          <w:rFonts w:cs="Times New Roman"/>
          <w:i/>
          <w:iCs/>
          <w:noProof/>
          <w:szCs w:val="24"/>
        </w:rPr>
        <w:t>39</w:t>
      </w:r>
      <w:r w:rsidRPr="00255806">
        <w:rPr>
          <w:rFonts w:cs="Times New Roman"/>
          <w:noProof/>
          <w:szCs w:val="24"/>
        </w:rPr>
        <w:t>(5), 1139–1164. http://doi.org/10.1177/0192513X16687001</w:t>
      </w:r>
    </w:p>
    <w:p w14:paraId="08965873"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Guan, S. S. A., &amp; Shen, J. (2015). Language brokering and parental praise and criticism among young adults from immigrant families. </w:t>
      </w:r>
      <w:r w:rsidRPr="00255806">
        <w:rPr>
          <w:rFonts w:cs="Times New Roman"/>
          <w:i/>
          <w:iCs/>
          <w:noProof/>
          <w:szCs w:val="24"/>
        </w:rPr>
        <w:t>Journal of Child and Family Studies</w:t>
      </w:r>
      <w:r w:rsidRPr="00255806">
        <w:rPr>
          <w:rFonts w:cs="Times New Roman"/>
          <w:noProof/>
          <w:szCs w:val="24"/>
        </w:rPr>
        <w:t xml:space="preserve">, </w:t>
      </w:r>
      <w:r w:rsidRPr="00255806">
        <w:rPr>
          <w:rFonts w:cs="Times New Roman"/>
          <w:i/>
          <w:iCs/>
          <w:noProof/>
          <w:szCs w:val="24"/>
        </w:rPr>
        <w:t>24</w:t>
      </w:r>
      <w:r w:rsidRPr="00255806">
        <w:rPr>
          <w:rFonts w:cs="Times New Roman"/>
          <w:noProof/>
          <w:szCs w:val="24"/>
        </w:rPr>
        <w:t>(5), 1334–1342. http://doi.org/10.1007/s10826-014-9940-5</w:t>
      </w:r>
    </w:p>
    <w:p w14:paraId="0ACBF02C"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Holtrop, K., McNeil Smith, S., &amp; Scott, J. C. (2015). Associations between positive parenting practices and child externalizing behavior in underserved Latino immigrant families. </w:t>
      </w:r>
      <w:r w:rsidRPr="00255806">
        <w:rPr>
          <w:rFonts w:cs="Times New Roman"/>
          <w:i/>
          <w:iCs/>
          <w:noProof/>
          <w:szCs w:val="24"/>
        </w:rPr>
        <w:t>Family Process</w:t>
      </w:r>
      <w:r w:rsidRPr="00255806">
        <w:rPr>
          <w:rFonts w:cs="Times New Roman"/>
          <w:noProof/>
          <w:szCs w:val="24"/>
        </w:rPr>
        <w:t xml:space="preserve">, </w:t>
      </w:r>
      <w:r w:rsidRPr="00255806">
        <w:rPr>
          <w:rFonts w:cs="Times New Roman"/>
          <w:i/>
          <w:iCs/>
          <w:noProof/>
          <w:szCs w:val="24"/>
        </w:rPr>
        <w:t>54</w:t>
      </w:r>
      <w:r w:rsidRPr="00255806">
        <w:rPr>
          <w:rFonts w:cs="Times New Roman"/>
          <w:noProof/>
          <w:szCs w:val="24"/>
        </w:rPr>
        <w:t>(2), 359–375. http://doi.org/10.1111/famp.12105</w:t>
      </w:r>
    </w:p>
    <w:p w14:paraId="4CC98AE5"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lastRenderedPageBreak/>
        <w:t xml:space="preserve">Kam, J. A., &amp; Lazarevic, V. (2014). The stressful (and not so stressful) nature of language brokering: Identifying when brokering functions as a cultural stressor for Latino immigrant children in early adolescence. </w:t>
      </w:r>
      <w:r w:rsidRPr="00255806">
        <w:rPr>
          <w:rFonts w:cs="Times New Roman"/>
          <w:i/>
          <w:iCs/>
          <w:noProof/>
          <w:szCs w:val="24"/>
        </w:rPr>
        <w:t>Journal of Youth and Adolescence</w:t>
      </w:r>
      <w:r w:rsidRPr="00255806">
        <w:rPr>
          <w:rFonts w:cs="Times New Roman"/>
          <w:noProof/>
          <w:szCs w:val="24"/>
        </w:rPr>
        <w:t xml:space="preserve">, </w:t>
      </w:r>
      <w:r w:rsidRPr="00255806">
        <w:rPr>
          <w:rFonts w:cs="Times New Roman"/>
          <w:i/>
          <w:iCs/>
          <w:noProof/>
          <w:szCs w:val="24"/>
        </w:rPr>
        <w:t>43</w:t>
      </w:r>
      <w:r w:rsidRPr="00255806">
        <w:rPr>
          <w:rFonts w:cs="Times New Roman"/>
          <w:noProof/>
          <w:szCs w:val="24"/>
        </w:rPr>
        <w:t>(12), 1994–2011. http://doi.org/10.1007/s10964-013-0061-z</w:t>
      </w:r>
    </w:p>
    <w:p w14:paraId="6AE254E5"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Kim, S. Y., Hou, Y., &amp; Gonzalez, Y. (2017). Language brokering and depressive symptoms in Mexican-American adolescents: Parent–child alienation and resilience as moderators. </w:t>
      </w:r>
      <w:r w:rsidRPr="00255806">
        <w:rPr>
          <w:rFonts w:cs="Times New Roman"/>
          <w:i/>
          <w:iCs/>
          <w:noProof/>
          <w:szCs w:val="24"/>
        </w:rPr>
        <w:t>Child Development</w:t>
      </w:r>
      <w:r w:rsidRPr="00255806">
        <w:rPr>
          <w:rFonts w:cs="Times New Roman"/>
          <w:noProof/>
          <w:szCs w:val="24"/>
        </w:rPr>
        <w:t xml:space="preserve">, </w:t>
      </w:r>
      <w:r w:rsidRPr="00255806">
        <w:rPr>
          <w:rFonts w:cs="Times New Roman"/>
          <w:i/>
          <w:iCs/>
          <w:noProof/>
          <w:szCs w:val="24"/>
        </w:rPr>
        <w:t>88</w:t>
      </w:r>
      <w:r w:rsidRPr="00255806">
        <w:rPr>
          <w:rFonts w:cs="Times New Roman"/>
          <w:noProof/>
          <w:szCs w:val="24"/>
        </w:rPr>
        <w:t>(3), 867–881. http://doi.org/10.1111/cdev.12620</w:t>
      </w:r>
    </w:p>
    <w:p w14:paraId="07DFD001"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Miller, R. B., &amp; Johnson, L. N. (Eds.). (2014). </w:t>
      </w:r>
      <w:r w:rsidRPr="00255806">
        <w:rPr>
          <w:rFonts w:cs="Times New Roman"/>
          <w:i/>
          <w:iCs/>
          <w:noProof/>
          <w:szCs w:val="24"/>
        </w:rPr>
        <w:t>Advanced methods in family therapy research: A focus on validity and change</w:t>
      </w:r>
      <w:r w:rsidRPr="00255806">
        <w:rPr>
          <w:rFonts w:cs="Times New Roman"/>
          <w:noProof/>
          <w:szCs w:val="24"/>
        </w:rPr>
        <w:t>. New York, NY: Taylor &amp; Francis.</w:t>
      </w:r>
    </w:p>
    <w:p w14:paraId="303B5EC0"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Parra-Cardona, J. R., López-Zerón, G., Domenech Rodríguez, M. M., Escobar-Chew, A. R., Whitehead, M. R., Sullivan, C. M., &amp; Bernal, G. (2016). A balancing act: Integrating evidence-based knowledge and cultural relevance in a program of prevention parenting research with Latino/a immigrants. </w:t>
      </w:r>
      <w:r w:rsidRPr="00255806">
        <w:rPr>
          <w:rFonts w:cs="Times New Roman"/>
          <w:i/>
          <w:iCs/>
          <w:noProof/>
          <w:szCs w:val="24"/>
        </w:rPr>
        <w:t>Family Process</w:t>
      </w:r>
      <w:r w:rsidRPr="00255806">
        <w:rPr>
          <w:rFonts w:cs="Times New Roman"/>
          <w:noProof/>
          <w:szCs w:val="24"/>
        </w:rPr>
        <w:t xml:space="preserve">, </w:t>
      </w:r>
      <w:r w:rsidRPr="00255806">
        <w:rPr>
          <w:rFonts w:cs="Times New Roman"/>
          <w:i/>
          <w:iCs/>
          <w:noProof/>
          <w:szCs w:val="24"/>
        </w:rPr>
        <w:t>55</w:t>
      </w:r>
      <w:r w:rsidRPr="00255806">
        <w:rPr>
          <w:rFonts w:cs="Times New Roman"/>
          <w:noProof/>
          <w:szCs w:val="24"/>
        </w:rPr>
        <w:t>(2), 321–337. http://doi.org/10.1111/famp.12190</w:t>
      </w:r>
    </w:p>
    <w:p w14:paraId="70AEC1EA"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Parra-Cardona, J. R., López-Zerón, G., Villa, M., Zamudio, E., Escobar-Chew, A. R., &amp; Domenech Rodríguez, M. M. (2017). Enhancing parenting practices with Latino/a immigrants: Integrating evidence-based knowledge and culture according to the voices of Latino/a parents. </w:t>
      </w:r>
      <w:r w:rsidRPr="00255806">
        <w:rPr>
          <w:rFonts w:cs="Times New Roman"/>
          <w:i/>
          <w:iCs/>
          <w:noProof/>
          <w:szCs w:val="24"/>
        </w:rPr>
        <w:t>Clinical Social Work Journal</w:t>
      </w:r>
      <w:r w:rsidRPr="00255806">
        <w:rPr>
          <w:rFonts w:cs="Times New Roman"/>
          <w:noProof/>
          <w:szCs w:val="24"/>
        </w:rPr>
        <w:t xml:space="preserve">, </w:t>
      </w:r>
      <w:r w:rsidRPr="00255806">
        <w:rPr>
          <w:rFonts w:cs="Times New Roman"/>
          <w:i/>
          <w:iCs/>
          <w:noProof/>
          <w:szCs w:val="24"/>
        </w:rPr>
        <w:t>45</w:t>
      </w:r>
      <w:r w:rsidRPr="00255806">
        <w:rPr>
          <w:rFonts w:cs="Times New Roman"/>
          <w:noProof/>
          <w:szCs w:val="24"/>
        </w:rPr>
        <w:t>(1), 88–98. http://doi.org/10.1007/s10615-016-0589-y</w:t>
      </w:r>
    </w:p>
    <w:p w14:paraId="7B5229DC"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Parra Cardona, J. R., Holtrop, K., CÓrdova, D., Escobar-Chew, A. R., Horsford, S., Tams, L., … Fitzgerald, H. E. (2009). Queremos aprender: Latino immigrants’ call to integrate cultural adaptation with best practice knowledge in a parenting intervention. </w:t>
      </w:r>
      <w:r w:rsidRPr="00255806">
        <w:rPr>
          <w:rFonts w:cs="Times New Roman"/>
          <w:i/>
          <w:iCs/>
          <w:noProof/>
          <w:szCs w:val="24"/>
        </w:rPr>
        <w:t>Family Process</w:t>
      </w:r>
      <w:r w:rsidRPr="00255806">
        <w:rPr>
          <w:rFonts w:cs="Times New Roman"/>
          <w:noProof/>
          <w:szCs w:val="24"/>
        </w:rPr>
        <w:t xml:space="preserve">, </w:t>
      </w:r>
      <w:r w:rsidRPr="00255806">
        <w:rPr>
          <w:rFonts w:cs="Times New Roman"/>
          <w:i/>
          <w:iCs/>
          <w:noProof/>
          <w:szCs w:val="24"/>
        </w:rPr>
        <w:t>48</w:t>
      </w:r>
      <w:r w:rsidRPr="00255806">
        <w:rPr>
          <w:rFonts w:cs="Times New Roman"/>
          <w:noProof/>
          <w:szCs w:val="24"/>
        </w:rPr>
        <w:t>(2), 211–231. http://doi.org/10.1111/j.1545-5300.2009.01278.x</w:t>
      </w:r>
    </w:p>
    <w:p w14:paraId="1A1CE6DE"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lastRenderedPageBreak/>
        <w:t xml:space="preserve">Roche, K. M., Caughy, M. O., Schuster, M. A., Bogart, L. M., Dittus, P. J., &amp; Franzini, L. (2014). Cultural orientations, parental beliefs and practices, and latino adolescents’ autonomy and independence. </w:t>
      </w:r>
      <w:r w:rsidRPr="00255806">
        <w:rPr>
          <w:rFonts w:cs="Times New Roman"/>
          <w:i/>
          <w:iCs/>
          <w:noProof/>
          <w:szCs w:val="24"/>
        </w:rPr>
        <w:t>Journal of Youth and Adolescence</w:t>
      </w:r>
      <w:r w:rsidRPr="00255806">
        <w:rPr>
          <w:rFonts w:cs="Times New Roman"/>
          <w:noProof/>
          <w:szCs w:val="24"/>
        </w:rPr>
        <w:t xml:space="preserve">, </w:t>
      </w:r>
      <w:r w:rsidRPr="00255806">
        <w:rPr>
          <w:rFonts w:cs="Times New Roman"/>
          <w:i/>
          <w:iCs/>
          <w:noProof/>
          <w:szCs w:val="24"/>
        </w:rPr>
        <w:t>43</w:t>
      </w:r>
      <w:r w:rsidRPr="00255806">
        <w:rPr>
          <w:rFonts w:cs="Times New Roman"/>
          <w:noProof/>
          <w:szCs w:val="24"/>
        </w:rPr>
        <w:t>(8), 1389–1403. http://doi.org/10.1007/s10964-013-9977-6</w:t>
      </w:r>
    </w:p>
    <w:p w14:paraId="61D1958F"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Roche, K. M., Lambert, S. F., Ghazarian, S. R., &amp; Little, T. D. (2014). Adolescent language brokering in diverse contexts: associations with parenting and parent–youth relationships in a new immigrant destination area. </w:t>
      </w:r>
      <w:r w:rsidRPr="00255806">
        <w:rPr>
          <w:rFonts w:cs="Times New Roman"/>
          <w:i/>
          <w:iCs/>
          <w:noProof/>
          <w:szCs w:val="24"/>
        </w:rPr>
        <w:t>Journal of Youth and Adolescence</w:t>
      </w:r>
      <w:r w:rsidRPr="00255806">
        <w:rPr>
          <w:rFonts w:cs="Times New Roman"/>
          <w:noProof/>
          <w:szCs w:val="24"/>
        </w:rPr>
        <w:t xml:space="preserve">, </w:t>
      </w:r>
      <w:r w:rsidRPr="00255806">
        <w:rPr>
          <w:rFonts w:cs="Times New Roman"/>
          <w:i/>
          <w:iCs/>
          <w:noProof/>
          <w:szCs w:val="24"/>
        </w:rPr>
        <w:t>44</w:t>
      </w:r>
      <w:r w:rsidRPr="00255806">
        <w:rPr>
          <w:rFonts w:cs="Times New Roman"/>
          <w:noProof/>
          <w:szCs w:val="24"/>
        </w:rPr>
        <w:t>(1), 77–89. http://doi.org/10.1007/s10964-014-0154-3</w:t>
      </w:r>
    </w:p>
    <w:p w14:paraId="406370A8"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Santisteban, D. A., Coatsworth, J. D., Briones, E., Kurtines, W., &amp; Szapocznik, J. (2012). Beyond acculturation: An investigation of the relationship of familism and parenting to behavior problems in hispanic youth. </w:t>
      </w:r>
      <w:r w:rsidRPr="00255806">
        <w:rPr>
          <w:rFonts w:cs="Times New Roman"/>
          <w:i/>
          <w:iCs/>
          <w:noProof/>
          <w:szCs w:val="24"/>
        </w:rPr>
        <w:t>Family Process</w:t>
      </w:r>
      <w:r w:rsidRPr="00255806">
        <w:rPr>
          <w:rFonts w:cs="Times New Roman"/>
          <w:noProof/>
          <w:szCs w:val="24"/>
        </w:rPr>
        <w:t xml:space="preserve">, </w:t>
      </w:r>
      <w:r w:rsidRPr="00255806">
        <w:rPr>
          <w:rFonts w:cs="Times New Roman"/>
          <w:i/>
          <w:iCs/>
          <w:noProof/>
          <w:szCs w:val="24"/>
        </w:rPr>
        <w:t>51</w:t>
      </w:r>
      <w:r w:rsidRPr="00255806">
        <w:rPr>
          <w:rFonts w:cs="Times New Roman"/>
          <w:noProof/>
          <w:szCs w:val="24"/>
        </w:rPr>
        <w:t>(4), 470–482. http://doi.org/10.1111/j.1545-5300.2012.01414.x</w:t>
      </w:r>
    </w:p>
    <w:p w14:paraId="41E5B17A"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Schwartz, S. J., Unger, J. B., Zamboanga, B. L., Córdova, D., Mason, C. A., Huang, S., … Szapocznik, J. (2015). Developmental trajectories of acculturation: Links with family functioning and mental health in recent-immigrant Hispanic adolescents. </w:t>
      </w:r>
      <w:r w:rsidRPr="00255806">
        <w:rPr>
          <w:rFonts w:cs="Times New Roman"/>
          <w:i/>
          <w:iCs/>
          <w:noProof/>
          <w:szCs w:val="24"/>
        </w:rPr>
        <w:t>Child Development</w:t>
      </w:r>
      <w:r w:rsidRPr="00255806">
        <w:rPr>
          <w:rFonts w:cs="Times New Roman"/>
          <w:noProof/>
          <w:szCs w:val="24"/>
        </w:rPr>
        <w:t xml:space="preserve">, </w:t>
      </w:r>
      <w:r w:rsidRPr="00255806">
        <w:rPr>
          <w:rFonts w:cs="Times New Roman"/>
          <w:i/>
          <w:iCs/>
          <w:noProof/>
          <w:szCs w:val="24"/>
        </w:rPr>
        <w:t>86</w:t>
      </w:r>
      <w:r w:rsidRPr="00255806">
        <w:rPr>
          <w:rFonts w:cs="Times New Roman"/>
          <w:noProof/>
          <w:szCs w:val="24"/>
        </w:rPr>
        <w:t>(3), 726–748. http://doi.org/10.1111/cdev.12341</w:t>
      </w:r>
    </w:p>
    <w:p w14:paraId="23D663FF"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Schwartz, S. J., Zamboanga, B. L., Lorenzo-Blanco, E. I., Des Rosiers, S. E., Lizzi, K. M., Pattarroyo, M., … Szapocznik, J. (2016). Testing the parent-adolescent acculturation discrepancy hypothesis: A five-wave logitudinal study. </w:t>
      </w:r>
      <w:r w:rsidRPr="00255806">
        <w:rPr>
          <w:rFonts w:cs="Times New Roman"/>
          <w:i/>
          <w:iCs/>
          <w:noProof/>
          <w:szCs w:val="24"/>
        </w:rPr>
        <w:t>Journal of Research on Adolescence</w:t>
      </w:r>
      <w:r w:rsidRPr="00255806">
        <w:rPr>
          <w:rFonts w:cs="Times New Roman"/>
          <w:noProof/>
          <w:szCs w:val="24"/>
        </w:rPr>
        <w:t xml:space="preserve">, </w:t>
      </w:r>
      <w:r w:rsidRPr="00255806">
        <w:rPr>
          <w:rFonts w:cs="Times New Roman"/>
          <w:i/>
          <w:iCs/>
          <w:noProof/>
          <w:szCs w:val="24"/>
        </w:rPr>
        <w:t>26</w:t>
      </w:r>
      <w:r w:rsidRPr="00255806">
        <w:rPr>
          <w:rFonts w:cs="Times New Roman"/>
          <w:noProof/>
          <w:szCs w:val="24"/>
        </w:rPr>
        <w:t>(3), 567–586.</w:t>
      </w:r>
    </w:p>
    <w:p w14:paraId="72C6FCD5"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Telzer, E. H., Yuen, C., Gonzales, N., &amp; Fuligni, A. J. (2016). Filling gaps in the acculturation gap-distress model: Heritage cultural maintenance and adjustment in Mexican–American families. </w:t>
      </w:r>
      <w:r w:rsidRPr="00255806">
        <w:rPr>
          <w:rFonts w:cs="Times New Roman"/>
          <w:i/>
          <w:iCs/>
          <w:noProof/>
          <w:szCs w:val="24"/>
        </w:rPr>
        <w:t>Journal of Youth and Adolescence</w:t>
      </w:r>
      <w:r w:rsidRPr="00255806">
        <w:rPr>
          <w:rFonts w:cs="Times New Roman"/>
          <w:noProof/>
          <w:szCs w:val="24"/>
        </w:rPr>
        <w:t xml:space="preserve">, </w:t>
      </w:r>
      <w:r w:rsidRPr="00255806">
        <w:rPr>
          <w:rFonts w:cs="Times New Roman"/>
          <w:i/>
          <w:iCs/>
          <w:noProof/>
          <w:szCs w:val="24"/>
        </w:rPr>
        <w:t>45</w:t>
      </w:r>
      <w:r w:rsidRPr="00255806">
        <w:rPr>
          <w:rFonts w:cs="Times New Roman"/>
          <w:noProof/>
          <w:szCs w:val="24"/>
        </w:rPr>
        <w:t xml:space="preserve">(7), 1412–1425. </w:t>
      </w:r>
      <w:r w:rsidRPr="00255806">
        <w:rPr>
          <w:rFonts w:cs="Times New Roman"/>
          <w:noProof/>
          <w:szCs w:val="24"/>
        </w:rPr>
        <w:lastRenderedPageBreak/>
        <w:t>http://doi.org/10.1007/s10964-015-0408-8</w:t>
      </w:r>
    </w:p>
    <w:p w14:paraId="56DE775B"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Todahl, J. L., Linville, D., Chou, L. Y., &amp; Maher-Cosenza, P. (2008). A qualitative study of intimate partner violence universal screening by family therapy interns: Implications for practice, research, training, and supervision. </w:t>
      </w:r>
      <w:r w:rsidRPr="00255806">
        <w:rPr>
          <w:rFonts w:cs="Times New Roman"/>
          <w:i/>
          <w:iCs/>
          <w:noProof/>
          <w:szCs w:val="24"/>
        </w:rPr>
        <w:t>Journal of Marital and Family Therapy</w:t>
      </w:r>
      <w:r w:rsidRPr="00255806">
        <w:rPr>
          <w:rFonts w:cs="Times New Roman"/>
          <w:noProof/>
          <w:szCs w:val="24"/>
        </w:rPr>
        <w:t xml:space="preserve">, </w:t>
      </w:r>
      <w:r w:rsidRPr="00255806">
        <w:rPr>
          <w:rFonts w:cs="Times New Roman"/>
          <w:i/>
          <w:iCs/>
          <w:noProof/>
          <w:szCs w:val="24"/>
        </w:rPr>
        <w:t>34</w:t>
      </w:r>
      <w:r w:rsidRPr="00255806">
        <w:rPr>
          <w:rFonts w:cs="Times New Roman"/>
          <w:noProof/>
          <w:szCs w:val="24"/>
        </w:rPr>
        <w:t>(1), 28–43. http://doi.org/10.1111/j.1752-0606.2008.00051.x</w:t>
      </w:r>
    </w:p>
    <w:p w14:paraId="2F95C131"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Wagner, K. D., Ritt-Olson, A., Soto, D. W., Rodriguez, Y. L., Baezconde-Garbanati, L., &amp; Unger, J. B. (2008). The role of acculturation, parenting, and family in hispanic/latino adolescent substance use: Findings from a qualitative analysis. </w:t>
      </w:r>
      <w:r w:rsidRPr="00255806">
        <w:rPr>
          <w:rFonts w:cs="Times New Roman"/>
          <w:i/>
          <w:iCs/>
          <w:noProof/>
          <w:szCs w:val="24"/>
        </w:rPr>
        <w:t>Journal of Ethnicity in Substance Abuse</w:t>
      </w:r>
      <w:r w:rsidRPr="00255806">
        <w:rPr>
          <w:rFonts w:cs="Times New Roman"/>
          <w:noProof/>
          <w:szCs w:val="24"/>
        </w:rPr>
        <w:t xml:space="preserve">, </w:t>
      </w:r>
      <w:r w:rsidRPr="00255806">
        <w:rPr>
          <w:rFonts w:cs="Times New Roman"/>
          <w:i/>
          <w:iCs/>
          <w:noProof/>
          <w:szCs w:val="24"/>
        </w:rPr>
        <w:t>7</w:t>
      </w:r>
      <w:r w:rsidRPr="00255806">
        <w:rPr>
          <w:rFonts w:cs="Times New Roman"/>
          <w:noProof/>
          <w:szCs w:val="24"/>
        </w:rPr>
        <w:t>(3), 304–327. http://doi.org/10.1080/15332640802313320</w:t>
      </w:r>
    </w:p>
    <w:p w14:paraId="1F213431" w14:textId="77777777" w:rsidR="00255806" w:rsidRPr="00255806" w:rsidRDefault="00255806" w:rsidP="00255806">
      <w:pPr>
        <w:widowControl w:val="0"/>
        <w:autoSpaceDE w:val="0"/>
        <w:autoSpaceDN w:val="0"/>
        <w:adjustRightInd w:val="0"/>
        <w:spacing w:line="480" w:lineRule="auto"/>
        <w:ind w:left="480" w:hanging="480"/>
        <w:rPr>
          <w:rFonts w:cs="Times New Roman"/>
          <w:noProof/>
          <w:szCs w:val="24"/>
        </w:rPr>
      </w:pPr>
      <w:r w:rsidRPr="00255806">
        <w:rPr>
          <w:rFonts w:cs="Times New Roman"/>
          <w:noProof/>
          <w:szCs w:val="24"/>
        </w:rPr>
        <w:t xml:space="preserve">Weisskirch, R. S. (2013). Family relationships, self-esteem, and self-efficacy among language brokering Mexican American emerging adults. </w:t>
      </w:r>
      <w:r w:rsidRPr="00255806">
        <w:rPr>
          <w:rFonts w:cs="Times New Roman"/>
          <w:i/>
          <w:iCs/>
          <w:noProof/>
          <w:szCs w:val="24"/>
        </w:rPr>
        <w:t>Journal of Child and Family Studies</w:t>
      </w:r>
      <w:r w:rsidRPr="00255806">
        <w:rPr>
          <w:rFonts w:cs="Times New Roman"/>
          <w:noProof/>
          <w:szCs w:val="24"/>
        </w:rPr>
        <w:t xml:space="preserve">, </w:t>
      </w:r>
      <w:r w:rsidRPr="00255806">
        <w:rPr>
          <w:rFonts w:cs="Times New Roman"/>
          <w:i/>
          <w:iCs/>
          <w:noProof/>
          <w:szCs w:val="24"/>
        </w:rPr>
        <w:t>22</w:t>
      </w:r>
      <w:r w:rsidRPr="00255806">
        <w:rPr>
          <w:rFonts w:cs="Times New Roman"/>
          <w:noProof/>
          <w:szCs w:val="24"/>
        </w:rPr>
        <w:t>(8), 1147–1155. http://doi.org/10.1007/s10826-012-9678-x</w:t>
      </w:r>
    </w:p>
    <w:p w14:paraId="57DC08E7" w14:textId="77777777" w:rsidR="00255806" w:rsidRPr="00255806" w:rsidRDefault="00255806" w:rsidP="00255806">
      <w:pPr>
        <w:widowControl w:val="0"/>
        <w:autoSpaceDE w:val="0"/>
        <w:autoSpaceDN w:val="0"/>
        <w:adjustRightInd w:val="0"/>
        <w:spacing w:line="480" w:lineRule="auto"/>
        <w:ind w:left="480" w:hanging="480"/>
        <w:rPr>
          <w:rFonts w:cs="Times New Roman"/>
          <w:noProof/>
        </w:rPr>
      </w:pPr>
      <w:r w:rsidRPr="00255806">
        <w:rPr>
          <w:rFonts w:cs="Times New Roman"/>
          <w:noProof/>
          <w:szCs w:val="24"/>
        </w:rPr>
        <w:t xml:space="preserve">Yancey, A. K., Ortega, A. N., &amp; Kumanyika, S. K. (2006). Effective recruitment and retention of minority research participants. </w:t>
      </w:r>
      <w:r w:rsidRPr="00255806">
        <w:rPr>
          <w:rFonts w:cs="Times New Roman"/>
          <w:i/>
          <w:iCs/>
          <w:noProof/>
          <w:szCs w:val="24"/>
        </w:rPr>
        <w:t>Annual Review of Public Health</w:t>
      </w:r>
      <w:r w:rsidRPr="00255806">
        <w:rPr>
          <w:rFonts w:cs="Times New Roman"/>
          <w:noProof/>
          <w:szCs w:val="24"/>
        </w:rPr>
        <w:t xml:space="preserve">, </w:t>
      </w:r>
      <w:r w:rsidRPr="00255806">
        <w:rPr>
          <w:rFonts w:cs="Times New Roman"/>
          <w:i/>
          <w:iCs/>
          <w:noProof/>
          <w:szCs w:val="24"/>
        </w:rPr>
        <w:t>27</w:t>
      </w:r>
      <w:r w:rsidRPr="00255806">
        <w:rPr>
          <w:rFonts w:cs="Times New Roman"/>
          <w:noProof/>
          <w:szCs w:val="24"/>
        </w:rPr>
        <w:t>(1), 1–28. http://doi.org/10.1146/annurev.publhealth.27.021405.102113</w:t>
      </w:r>
    </w:p>
    <w:p w14:paraId="5CF946FD" w14:textId="50A2923C" w:rsidR="000238FF" w:rsidRDefault="000238FF" w:rsidP="000238FF">
      <w:pPr>
        <w:spacing w:line="480" w:lineRule="auto"/>
        <w:ind w:firstLine="0"/>
      </w:pPr>
      <w:r>
        <w:fldChar w:fldCharType="end"/>
      </w:r>
    </w:p>
    <w:sectPr w:rsidR="000238FF" w:rsidSect="006005C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4FD85" w14:textId="77777777" w:rsidR="00A32936" w:rsidRDefault="00A32936" w:rsidP="006005C1">
      <w:r>
        <w:separator/>
      </w:r>
    </w:p>
  </w:endnote>
  <w:endnote w:type="continuationSeparator" w:id="0">
    <w:p w14:paraId="30292FC9" w14:textId="77777777" w:rsidR="00A32936" w:rsidRDefault="00A32936" w:rsidP="006005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C27FA0" w14:textId="77777777" w:rsidR="00A32936" w:rsidRDefault="00A32936" w:rsidP="006005C1">
      <w:r>
        <w:separator/>
      </w:r>
    </w:p>
  </w:footnote>
  <w:footnote w:type="continuationSeparator" w:id="0">
    <w:p w14:paraId="22C1CEE1" w14:textId="77777777" w:rsidR="00A32936" w:rsidRDefault="00A32936" w:rsidP="006005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319193"/>
      <w:docPartObj>
        <w:docPartGallery w:val="Page Numbers (Top of Page)"/>
        <w:docPartUnique/>
      </w:docPartObj>
    </w:sdtPr>
    <w:sdtEndPr>
      <w:rPr>
        <w:noProof/>
      </w:rPr>
    </w:sdtEndPr>
    <w:sdtContent>
      <w:p w14:paraId="3E11AC2F" w14:textId="77777777" w:rsidR="00B41682" w:rsidRDefault="00B41682">
        <w:pPr>
          <w:pStyle w:val="Header"/>
          <w:jc w:val="right"/>
          <w:rPr>
            <w:noProof/>
          </w:rPr>
        </w:pPr>
        <w:r>
          <w:fldChar w:fldCharType="begin"/>
        </w:r>
        <w:r>
          <w:instrText xml:space="preserve"> PAGE   \* MERGEFORMAT </w:instrText>
        </w:r>
        <w:r>
          <w:fldChar w:fldCharType="separate"/>
        </w:r>
        <w:r>
          <w:rPr>
            <w:noProof/>
          </w:rPr>
          <w:t>2</w:t>
        </w:r>
        <w:r>
          <w:rPr>
            <w:noProof/>
          </w:rPr>
          <w:fldChar w:fldCharType="end"/>
        </w:r>
      </w:p>
      <w:p w14:paraId="2851AD61" w14:textId="783E3122" w:rsidR="00B41682" w:rsidRDefault="00540F0A" w:rsidP="00B41682">
        <w:pPr>
          <w:pStyle w:val="Header"/>
          <w:ind w:firstLine="0"/>
        </w:pPr>
        <w:r>
          <w:t>LANGUAGE BROKERING EXPERIENCE</w:t>
        </w:r>
      </w:p>
    </w:sdtContent>
  </w:sdt>
  <w:p w14:paraId="27AF5216" w14:textId="77777777" w:rsidR="006005C1" w:rsidRDefault="006005C1" w:rsidP="006005C1">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88471"/>
      <w:docPartObj>
        <w:docPartGallery w:val="Page Numbers (Top of Page)"/>
        <w:docPartUnique/>
      </w:docPartObj>
    </w:sdtPr>
    <w:sdtEndPr>
      <w:rPr>
        <w:noProof/>
      </w:rPr>
    </w:sdtEndPr>
    <w:sdtContent>
      <w:p w14:paraId="1B5AB452" w14:textId="77777777" w:rsidR="006005C1" w:rsidRDefault="006005C1">
        <w:pPr>
          <w:pStyle w:val="Header"/>
          <w:jc w:val="right"/>
          <w:rPr>
            <w:noProof/>
          </w:rPr>
        </w:pPr>
        <w:r>
          <w:fldChar w:fldCharType="begin"/>
        </w:r>
        <w:r>
          <w:instrText xml:space="preserve"> PAGE   \* MERGEFORMAT </w:instrText>
        </w:r>
        <w:r>
          <w:fldChar w:fldCharType="separate"/>
        </w:r>
        <w:r>
          <w:rPr>
            <w:noProof/>
          </w:rPr>
          <w:t>2</w:t>
        </w:r>
        <w:r>
          <w:rPr>
            <w:noProof/>
          </w:rPr>
          <w:fldChar w:fldCharType="end"/>
        </w:r>
      </w:p>
      <w:p w14:paraId="01C475B9" w14:textId="77C77DB9" w:rsidR="006005C1" w:rsidRDefault="006005C1" w:rsidP="006005C1">
        <w:pPr>
          <w:pStyle w:val="Header"/>
          <w:ind w:firstLine="0"/>
        </w:pPr>
        <w:r>
          <w:t xml:space="preserve">Running head: </w:t>
        </w:r>
        <w:r w:rsidR="00540F0A">
          <w:t>LANGUAGE BROKERING EXPERIENCE</w:t>
        </w:r>
      </w:p>
    </w:sdtContent>
  </w:sdt>
  <w:p w14:paraId="68E4FC11" w14:textId="77777777" w:rsidR="006005C1" w:rsidRDefault="006005C1" w:rsidP="006005C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E17A1D"/>
    <w:multiLevelType w:val="hybridMultilevel"/>
    <w:tmpl w:val="1FCAF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F34B17"/>
    <w:multiLevelType w:val="hybridMultilevel"/>
    <w:tmpl w:val="87321B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77721B30"/>
    <w:multiLevelType w:val="hybridMultilevel"/>
    <w:tmpl w:val="A83EF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05C1"/>
    <w:rsid w:val="00012B1C"/>
    <w:rsid w:val="0001405E"/>
    <w:rsid w:val="0002262D"/>
    <w:rsid w:val="000238FF"/>
    <w:rsid w:val="00026358"/>
    <w:rsid w:val="00036C68"/>
    <w:rsid w:val="00046A71"/>
    <w:rsid w:val="00062745"/>
    <w:rsid w:val="000C3A5D"/>
    <w:rsid w:val="000C457B"/>
    <w:rsid w:val="000C4C1B"/>
    <w:rsid w:val="000C4E04"/>
    <w:rsid w:val="000D19E2"/>
    <w:rsid w:val="000E1B57"/>
    <w:rsid w:val="000F3CAF"/>
    <w:rsid w:val="000F7B83"/>
    <w:rsid w:val="001004F8"/>
    <w:rsid w:val="00106526"/>
    <w:rsid w:val="00116FB2"/>
    <w:rsid w:val="001342AA"/>
    <w:rsid w:val="00143742"/>
    <w:rsid w:val="00173F02"/>
    <w:rsid w:val="00190662"/>
    <w:rsid w:val="00190892"/>
    <w:rsid w:val="001A3957"/>
    <w:rsid w:val="001B29B0"/>
    <w:rsid w:val="001B5A88"/>
    <w:rsid w:val="001D5339"/>
    <w:rsid w:val="001F5D63"/>
    <w:rsid w:val="0020191C"/>
    <w:rsid w:val="00220DBB"/>
    <w:rsid w:val="00225DC1"/>
    <w:rsid w:val="00255217"/>
    <w:rsid w:val="00255806"/>
    <w:rsid w:val="002827CC"/>
    <w:rsid w:val="00285945"/>
    <w:rsid w:val="00293746"/>
    <w:rsid w:val="002B605C"/>
    <w:rsid w:val="002C2535"/>
    <w:rsid w:val="002D0874"/>
    <w:rsid w:val="002D302B"/>
    <w:rsid w:val="002E3BF2"/>
    <w:rsid w:val="002F2A26"/>
    <w:rsid w:val="00300B96"/>
    <w:rsid w:val="00303AA7"/>
    <w:rsid w:val="00305EA5"/>
    <w:rsid w:val="00312620"/>
    <w:rsid w:val="00315603"/>
    <w:rsid w:val="00332B9E"/>
    <w:rsid w:val="00334598"/>
    <w:rsid w:val="00341E23"/>
    <w:rsid w:val="0037324B"/>
    <w:rsid w:val="003A14B8"/>
    <w:rsid w:val="003B7F0E"/>
    <w:rsid w:val="003C0ACE"/>
    <w:rsid w:val="003C4061"/>
    <w:rsid w:val="003E222C"/>
    <w:rsid w:val="003E57A7"/>
    <w:rsid w:val="003F6D44"/>
    <w:rsid w:val="00401FDD"/>
    <w:rsid w:val="00404FFB"/>
    <w:rsid w:val="004216EC"/>
    <w:rsid w:val="0043043F"/>
    <w:rsid w:val="00475916"/>
    <w:rsid w:val="00475CB7"/>
    <w:rsid w:val="004910ED"/>
    <w:rsid w:val="004A11E2"/>
    <w:rsid w:val="004A6AF7"/>
    <w:rsid w:val="004B11C5"/>
    <w:rsid w:val="004B27E6"/>
    <w:rsid w:val="004B5891"/>
    <w:rsid w:val="004C0942"/>
    <w:rsid w:val="004C4C97"/>
    <w:rsid w:val="004F250C"/>
    <w:rsid w:val="00503F08"/>
    <w:rsid w:val="005116E8"/>
    <w:rsid w:val="005213F0"/>
    <w:rsid w:val="00540F0A"/>
    <w:rsid w:val="0054428E"/>
    <w:rsid w:val="00545E1F"/>
    <w:rsid w:val="00556434"/>
    <w:rsid w:val="00573A5C"/>
    <w:rsid w:val="00594AEE"/>
    <w:rsid w:val="005A5B3D"/>
    <w:rsid w:val="005B16D3"/>
    <w:rsid w:val="005C7923"/>
    <w:rsid w:val="005D2C58"/>
    <w:rsid w:val="005D60E4"/>
    <w:rsid w:val="006005C1"/>
    <w:rsid w:val="00607474"/>
    <w:rsid w:val="00607BF1"/>
    <w:rsid w:val="00632960"/>
    <w:rsid w:val="006373E3"/>
    <w:rsid w:val="00665334"/>
    <w:rsid w:val="00675A37"/>
    <w:rsid w:val="00675C4C"/>
    <w:rsid w:val="00691379"/>
    <w:rsid w:val="006A24C3"/>
    <w:rsid w:val="006B31EF"/>
    <w:rsid w:val="006B5F74"/>
    <w:rsid w:val="006B701B"/>
    <w:rsid w:val="006D024F"/>
    <w:rsid w:val="006D0B13"/>
    <w:rsid w:val="006D786C"/>
    <w:rsid w:val="00733B68"/>
    <w:rsid w:val="0074098B"/>
    <w:rsid w:val="007505D1"/>
    <w:rsid w:val="00760086"/>
    <w:rsid w:val="00772360"/>
    <w:rsid w:val="007769DD"/>
    <w:rsid w:val="00787CF6"/>
    <w:rsid w:val="00792602"/>
    <w:rsid w:val="00792837"/>
    <w:rsid w:val="00794F3F"/>
    <w:rsid w:val="007A520E"/>
    <w:rsid w:val="007A5C23"/>
    <w:rsid w:val="007C3C31"/>
    <w:rsid w:val="007D515A"/>
    <w:rsid w:val="007E3F0C"/>
    <w:rsid w:val="007F6663"/>
    <w:rsid w:val="007F6EE4"/>
    <w:rsid w:val="00827169"/>
    <w:rsid w:val="00832025"/>
    <w:rsid w:val="008346EA"/>
    <w:rsid w:val="00840119"/>
    <w:rsid w:val="00840D15"/>
    <w:rsid w:val="00846D22"/>
    <w:rsid w:val="008525D2"/>
    <w:rsid w:val="00853601"/>
    <w:rsid w:val="00853A3B"/>
    <w:rsid w:val="0087223F"/>
    <w:rsid w:val="00885417"/>
    <w:rsid w:val="008A57D1"/>
    <w:rsid w:val="008A6863"/>
    <w:rsid w:val="008B0875"/>
    <w:rsid w:val="008D72EA"/>
    <w:rsid w:val="008E67D6"/>
    <w:rsid w:val="00903690"/>
    <w:rsid w:val="009038ED"/>
    <w:rsid w:val="009144D5"/>
    <w:rsid w:val="00925CB6"/>
    <w:rsid w:val="00935080"/>
    <w:rsid w:val="00940029"/>
    <w:rsid w:val="009435C8"/>
    <w:rsid w:val="00944014"/>
    <w:rsid w:val="00945291"/>
    <w:rsid w:val="00950CB3"/>
    <w:rsid w:val="00962F0D"/>
    <w:rsid w:val="009649E6"/>
    <w:rsid w:val="00970A8B"/>
    <w:rsid w:val="009A4FB0"/>
    <w:rsid w:val="009B15BD"/>
    <w:rsid w:val="009D6E5F"/>
    <w:rsid w:val="009D77D6"/>
    <w:rsid w:val="00A208C4"/>
    <w:rsid w:val="00A32936"/>
    <w:rsid w:val="00A5634D"/>
    <w:rsid w:val="00A8032E"/>
    <w:rsid w:val="00A81776"/>
    <w:rsid w:val="00AA3627"/>
    <w:rsid w:val="00AD1B99"/>
    <w:rsid w:val="00AD2F6D"/>
    <w:rsid w:val="00AE25C3"/>
    <w:rsid w:val="00AF0015"/>
    <w:rsid w:val="00AF1AB7"/>
    <w:rsid w:val="00B163E4"/>
    <w:rsid w:val="00B41682"/>
    <w:rsid w:val="00B503D9"/>
    <w:rsid w:val="00B65A72"/>
    <w:rsid w:val="00B800EB"/>
    <w:rsid w:val="00B87038"/>
    <w:rsid w:val="00B90637"/>
    <w:rsid w:val="00B92E40"/>
    <w:rsid w:val="00BC0253"/>
    <w:rsid w:val="00C41805"/>
    <w:rsid w:val="00C41F90"/>
    <w:rsid w:val="00C51EAB"/>
    <w:rsid w:val="00C759BE"/>
    <w:rsid w:val="00C93944"/>
    <w:rsid w:val="00CA616E"/>
    <w:rsid w:val="00CB2BF3"/>
    <w:rsid w:val="00CD2973"/>
    <w:rsid w:val="00CF79BA"/>
    <w:rsid w:val="00D26A75"/>
    <w:rsid w:val="00D30939"/>
    <w:rsid w:val="00D31A7A"/>
    <w:rsid w:val="00D414E1"/>
    <w:rsid w:val="00D52232"/>
    <w:rsid w:val="00D562D7"/>
    <w:rsid w:val="00D5742B"/>
    <w:rsid w:val="00D62C3E"/>
    <w:rsid w:val="00D7107D"/>
    <w:rsid w:val="00D72243"/>
    <w:rsid w:val="00D73407"/>
    <w:rsid w:val="00D776AB"/>
    <w:rsid w:val="00D95146"/>
    <w:rsid w:val="00D95E3B"/>
    <w:rsid w:val="00DA5DA3"/>
    <w:rsid w:val="00DB76F9"/>
    <w:rsid w:val="00DF615D"/>
    <w:rsid w:val="00DF720A"/>
    <w:rsid w:val="00E029F9"/>
    <w:rsid w:val="00E05296"/>
    <w:rsid w:val="00E13F79"/>
    <w:rsid w:val="00E21223"/>
    <w:rsid w:val="00E31D1D"/>
    <w:rsid w:val="00E53E4F"/>
    <w:rsid w:val="00E80DC3"/>
    <w:rsid w:val="00E81EB2"/>
    <w:rsid w:val="00E83967"/>
    <w:rsid w:val="00E92438"/>
    <w:rsid w:val="00E93C57"/>
    <w:rsid w:val="00EA50DE"/>
    <w:rsid w:val="00EA542A"/>
    <w:rsid w:val="00EB28CC"/>
    <w:rsid w:val="00EC7036"/>
    <w:rsid w:val="00ED32B9"/>
    <w:rsid w:val="00EE58CE"/>
    <w:rsid w:val="00EE6F9F"/>
    <w:rsid w:val="00EF081D"/>
    <w:rsid w:val="00EF66A1"/>
    <w:rsid w:val="00F132B2"/>
    <w:rsid w:val="00F2345F"/>
    <w:rsid w:val="00F2732A"/>
    <w:rsid w:val="00F47B05"/>
    <w:rsid w:val="00F7587E"/>
    <w:rsid w:val="00F860B4"/>
    <w:rsid w:val="00F86A45"/>
    <w:rsid w:val="00F95ACB"/>
    <w:rsid w:val="00FA3B4C"/>
    <w:rsid w:val="00FB2586"/>
    <w:rsid w:val="00FB2BAC"/>
    <w:rsid w:val="00FB47C0"/>
    <w:rsid w:val="00FC7A06"/>
    <w:rsid w:val="00FF78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CB811D"/>
  <w15:chartTrackingRefBased/>
  <w15:docId w15:val="{A8461E64-09EF-4B4B-8E07-B887C2360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ind w:firstLine="432"/>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05C1"/>
    <w:pPr>
      <w:tabs>
        <w:tab w:val="center" w:pos="4680"/>
        <w:tab w:val="right" w:pos="9360"/>
      </w:tabs>
    </w:pPr>
  </w:style>
  <w:style w:type="character" w:customStyle="1" w:styleId="HeaderChar">
    <w:name w:val="Header Char"/>
    <w:basedOn w:val="DefaultParagraphFont"/>
    <w:link w:val="Header"/>
    <w:uiPriority w:val="99"/>
    <w:rsid w:val="006005C1"/>
  </w:style>
  <w:style w:type="paragraph" w:styleId="Footer">
    <w:name w:val="footer"/>
    <w:basedOn w:val="Normal"/>
    <w:link w:val="FooterChar"/>
    <w:uiPriority w:val="99"/>
    <w:unhideWhenUsed/>
    <w:rsid w:val="006005C1"/>
    <w:pPr>
      <w:tabs>
        <w:tab w:val="center" w:pos="4680"/>
        <w:tab w:val="right" w:pos="9360"/>
      </w:tabs>
    </w:pPr>
  </w:style>
  <w:style w:type="character" w:customStyle="1" w:styleId="FooterChar">
    <w:name w:val="Footer Char"/>
    <w:basedOn w:val="DefaultParagraphFont"/>
    <w:link w:val="Footer"/>
    <w:uiPriority w:val="99"/>
    <w:rsid w:val="006005C1"/>
  </w:style>
  <w:style w:type="paragraph" w:styleId="ListParagraph">
    <w:name w:val="List Paragraph"/>
    <w:basedOn w:val="Normal"/>
    <w:uiPriority w:val="34"/>
    <w:qFormat/>
    <w:rsid w:val="000C4E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2059C-0E1A-4383-8565-670668A73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TotalTime>
  <Pages>22</Pages>
  <Words>43891</Words>
  <Characters>250184</Characters>
  <Application>Microsoft Office Word</Application>
  <DocSecurity>0</DocSecurity>
  <Lines>2084</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March</dc:creator>
  <cp:keywords/>
  <dc:description/>
  <cp:lastModifiedBy>Emily March</cp:lastModifiedBy>
  <cp:revision>219</cp:revision>
  <dcterms:created xsi:type="dcterms:W3CDTF">2018-11-26T22:40:00Z</dcterms:created>
  <dcterms:modified xsi:type="dcterms:W3CDTF">2018-12-08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73ed71-0b8b-3051-92e1-679111f24335</vt:lpwstr>
  </property>
  <property fmtid="{D5CDD505-2E9C-101B-9397-08002B2CF9AE}" pid="24" name="Mendeley Citation Style_1">
    <vt:lpwstr>http://www.zotero.org/styles/apa</vt:lpwstr>
  </property>
</Properties>
</file>